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09266B">
      <w:pPr>
        <w:ind w:firstLine="0"/>
        <w:jc w:val="center"/>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2CC22FC4" w14:textId="38708EEB" w:rsidR="0009266B" w:rsidRDefault="003222B8" w:rsidP="0009266B">
      <w:pPr>
        <w:jc w:val="center"/>
        <w:rPr>
          <w:rFonts w:cs="Times New Roman"/>
          <w:bCs/>
          <w:szCs w:val="24"/>
        </w:rPr>
      </w:pPr>
      <w:r w:rsidRPr="00F21782">
        <w:rPr>
          <w:rFonts w:cs="Times New Roman"/>
          <w:bCs/>
          <w:szCs w:val="24"/>
        </w:rPr>
        <w:t>20</w:t>
      </w:r>
      <w:r w:rsidR="00372A34">
        <w:rPr>
          <w:rFonts w:cs="Times New Roman"/>
          <w:bCs/>
          <w:szCs w:val="24"/>
        </w:rPr>
        <w:t>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56F0259B"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77777777" w:rsidR="00663438" w:rsidRDefault="00663438"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73071BD0" w:rsidR="00712C29" w:rsidRPr="00CF2A00" w:rsidRDefault="00712C29" w:rsidP="00CF2A00">
      <w:pPr>
        <w:rPr>
          <w:lang w:val="en-US"/>
        </w:rPr>
      </w:pPr>
      <w:r>
        <w:rPr>
          <w:b/>
          <w:lang w:val="en-US"/>
        </w:rPr>
        <w:t xml:space="preserve">Keywords: </w:t>
      </w:r>
      <w:r>
        <w:rPr>
          <w:lang w:val="en-US"/>
        </w:rPr>
        <w:t>ISO/IEC 29110, Project Management, I</w:t>
      </w:r>
      <w:r w:rsidR="00550816">
        <w:rPr>
          <w:lang w:val="en-US"/>
        </w:rPr>
        <w:t>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E540D7">
          <w:pPr>
            <w:jc w:val="center"/>
            <w:rPr>
              <w:rFonts w:cs="Times New Roman"/>
              <w:b/>
            </w:rPr>
          </w:pPr>
          <w:r>
            <w:rPr>
              <w:rFonts w:cs="Times New Roman"/>
              <w:b/>
            </w:rPr>
            <w:t>Tabla de contenido</w:t>
          </w:r>
        </w:p>
        <w:p w14:paraId="7D02BF7C" w14:textId="34123E85" w:rsidR="00E540D7" w:rsidRDefault="00127F3D" w:rsidP="00E540D7">
          <w:pPr>
            <w:pStyle w:val="TDC1"/>
            <w:spacing w:line="480" w:lineRule="auto"/>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32523133" w:history="1">
            <w:r w:rsidR="00E540D7" w:rsidRPr="00C8119E">
              <w:rPr>
                <w:rStyle w:val="Hipervnculo"/>
                <w:noProof/>
              </w:rPr>
              <w:t>Introducción</w:t>
            </w:r>
            <w:r w:rsidR="00E540D7">
              <w:rPr>
                <w:noProof/>
                <w:webHidden/>
              </w:rPr>
              <w:tab/>
            </w:r>
            <w:r w:rsidR="00E540D7">
              <w:rPr>
                <w:noProof/>
                <w:webHidden/>
              </w:rPr>
              <w:fldChar w:fldCharType="begin"/>
            </w:r>
            <w:r w:rsidR="00E540D7">
              <w:rPr>
                <w:noProof/>
                <w:webHidden/>
              </w:rPr>
              <w:instrText xml:space="preserve"> PAGEREF _Toc32523133 \h </w:instrText>
            </w:r>
            <w:r w:rsidR="00E540D7">
              <w:rPr>
                <w:noProof/>
                <w:webHidden/>
              </w:rPr>
            </w:r>
            <w:r w:rsidR="00E540D7">
              <w:rPr>
                <w:noProof/>
                <w:webHidden/>
              </w:rPr>
              <w:fldChar w:fldCharType="separate"/>
            </w:r>
            <w:r w:rsidR="00E540D7">
              <w:rPr>
                <w:noProof/>
                <w:webHidden/>
              </w:rPr>
              <w:t>1</w:t>
            </w:r>
            <w:r w:rsidR="00E540D7">
              <w:rPr>
                <w:noProof/>
                <w:webHidden/>
              </w:rPr>
              <w:fldChar w:fldCharType="end"/>
            </w:r>
          </w:hyperlink>
        </w:p>
        <w:p w14:paraId="6D78EFA1" w14:textId="4B54E022" w:rsidR="00E540D7" w:rsidRDefault="00840202" w:rsidP="00E540D7">
          <w:pPr>
            <w:pStyle w:val="TDC1"/>
            <w:spacing w:line="480" w:lineRule="auto"/>
            <w:rPr>
              <w:rFonts w:asciiTheme="minorHAnsi" w:eastAsiaTheme="minorEastAsia" w:hAnsiTheme="minorHAnsi"/>
              <w:noProof/>
              <w:sz w:val="22"/>
              <w:lang w:eastAsia="es-CO"/>
            </w:rPr>
          </w:pPr>
          <w:hyperlink w:anchor="_Toc32523134" w:history="1">
            <w:r w:rsidR="00E540D7" w:rsidRPr="00C8119E">
              <w:rPr>
                <w:rStyle w:val="Hipervnculo"/>
                <w:noProof/>
              </w:rPr>
              <w:t>1. Problema de investigación</w:t>
            </w:r>
            <w:r w:rsidR="00E540D7">
              <w:rPr>
                <w:noProof/>
                <w:webHidden/>
              </w:rPr>
              <w:tab/>
            </w:r>
            <w:r w:rsidR="00E540D7">
              <w:rPr>
                <w:noProof/>
                <w:webHidden/>
              </w:rPr>
              <w:fldChar w:fldCharType="begin"/>
            </w:r>
            <w:r w:rsidR="00E540D7">
              <w:rPr>
                <w:noProof/>
                <w:webHidden/>
              </w:rPr>
              <w:instrText xml:space="preserve"> PAGEREF _Toc32523134 \h </w:instrText>
            </w:r>
            <w:r w:rsidR="00E540D7">
              <w:rPr>
                <w:noProof/>
                <w:webHidden/>
              </w:rPr>
            </w:r>
            <w:r w:rsidR="00E540D7">
              <w:rPr>
                <w:noProof/>
                <w:webHidden/>
              </w:rPr>
              <w:fldChar w:fldCharType="separate"/>
            </w:r>
            <w:r w:rsidR="00E540D7">
              <w:rPr>
                <w:noProof/>
                <w:webHidden/>
              </w:rPr>
              <w:t>2</w:t>
            </w:r>
            <w:r w:rsidR="00E540D7">
              <w:rPr>
                <w:noProof/>
                <w:webHidden/>
              </w:rPr>
              <w:fldChar w:fldCharType="end"/>
            </w:r>
          </w:hyperlink>
        </w:p>
        <w:p w14:paraId="538DEFCB" w14:textId="74B7AE08" w:rsidR="00E540D7" w:rsidRDefault="00840202" w:rsidP="00E540D7">
          <w:pPr>
            <w:pStyle w:val="TDC2"/>
            <w:tabs>
              <w:tab w:val="right" w:leader="dot" w:pos="9350"/>
            </w:tabs>
            <w:spacing w:after="0"/>
            <w:rPr>
              <w:rFonts w:asciiTheme="minorHAnsi" w:eastAsiaTheme="minorEastAsia" w:hAnsiTheme="minorHAnsi"/>
              <w:noProof/>
              <w:sz w:val="22"/>
              <w:lang w:eastAsia="es-CO"/>
            </w:rPr>
          </w:pPr>
          <w:hyperlink w:anchor="_Toc32523135" w:history="1">
            <w:r w:rsidR="00E540D7" w:rsidRPr="00C8119E">
              <w:rPr>
                <w:rStyle w:val="Hipervnculo"/>
                <w:noProof/>
              </w:rPr>
              <w:t>1.1 Planteamiento del problema</w:t>
            </w:r>
            <w:r w:rsidR="00E540D7">
              <w:rPr>
                <w:noProof/>
                <w:webHidden/>
              </w:rPr>
              <w:tab/>
            </w:r>
            <w:r w:rsidR="00E540D7">
              <w:rPr>
                <w:noProof/>
                <w:webHidden/>
              </w:rPr>
              <w:fldChar w:fldCharType="begin"/>
            </w:r>
            <w:r w:rsidR="00E540D7">
              <w:rPr>
                <w:noProof/>
                <w:webHidden/>
              </w:rPr>
              <w:instrText xml:space="preserve"> PAGEREF _Toc32523135 \h </w:instrText>
            </w:r>
            <w:r w:rsidR="00E540D7">
              <w:rPr>
                <w:noProof/>
                <w:webHidden/>
              </w:rPr>
            </w:r>
            <w:r w:rsidR="00E540D7">
              <w:rPr>
                <w:noProof/>
                <w:webHidden/>
              </w:rPr>
              <w:fldChar w:fldCharType="separate"/>
            </w:r>
            <w:r w:rsidR="00E540D7">
              <w:rPr>
                <w:noProof/>
                <w:webHidden/>
              </w:rPr>
              <w:t>2</w:t>
            </w:r>
            <w:r w:rsidR="00E540D7">
              <w:rPr>
                <w:noProof/>
                <w:webHidden/>
              </w:rPr>
              <w:fldChar w:fldCharType="end"/>
            </w:r>
          </w:hyperlink>
        </w:p>
        <w:p w14:paraId="073525C7" w14:textId="6C9C8C51" w:rsidR="00E540D7" w:rsidRDefault="00840202" w:rsidP="00E540D7">
          <w:pPr>
            <w:pStyle w:val="TDC2"/>
            <w:tabs>
              <w:tab w:val="right" w:leader="dot" w:pos="9350"/>
            </w:tabs>
            <w:spacing w:after="0"/>
            <w:rPr>
              <w:rFonts w:asciiTheme="minorHAnsi" w:eastAsiaTheme="minorEastAsia" w:hAnsiTheme="minorHAnsi"/>
              <w:noProof/>
              <w:sz w:val="22"/>
              <w:lang w:eastAsia="es-CO"/>
            </w:rPr>
          </w:pPr>
          <w:hyperlink w:anchor="_Toc32523136" w:history="1">
            <w:r w:rsidR="00E540D7" w:rsidRPr="00C8119E">
              <w:rPr>
                <w:rStyle w:val="Hipervnculo"/>
                <w:noProof/>
              </w:rPr>
              <w:t>1.2 Formulación del problema</w:t>
            </w:r>
            <w:r w:rsidR="00E540D7">
              <w:rPr>
                <w:noProof/>
                <w:webHidden/>
              </w:rPr>
              <w:tab/>
            </w:r>
            <w:r w:rsidR="00E540D7">
              <w:rPr>
                <w:noProof/>
                <w:webHidden/>
              </w:rPr>
              <w:fldChar w:fldCharType="begin"/>
            </w:r>
            <w:r w:rsidR="00E540D7">
              <w:rPr>
                <w:noProof/>
                <w:webHidden/>
              </w:rPr>
              <w:instrText xml:space="preserve"> PAGEREF _Toc32523136 \h </w:instrText>
            </w:r>
            <w:r w:rsidR="00E540D7">
              <w:rPr>
                <w:noProof/>
                <w:webHidden/>
              </w:rPr>
            </w:r>
            <w:r w:rsidR="00E540D7">
              <w:rPr>
                <w:noProof/>
                <w:webHidden/>
              </w:rPr>
              <w:fldChar w:fldCharType="separate"/>
            </w:r>
            <w:r w:rsidR="00E540D7">
              <w:rPr>
                <w:noProof/>
                <w:webHidden/>
              </w:rPr>
              <w:t>5</w:t>
            </w:r>
            <w:r w:rsidR="00E540D7">
              <w:rPr>
                <w:noProof/>
                <w:webHidden/>
              </w:rPr>
              <w:fldChar w:fldCharType="end"/>
            </w:r>
          </w:hyperlink>
        </w:p>
        <w:p w14:paraId="1CF6ED68" w14:textId="1C23656E" w:rsidR="00E540D7" w:rsidRDefault="00840202" w:rsidP="00E540D7">
          <w:pPr>
            <w:pStyle w:val="TDC2"/>
            <w:tabs>
              <w:tab w:val="right" w:leader="dot" w:pos="9350"/>
            </w:tabs>
            <w:spacing w:after="0"/>
            <w:rPr>
              <w:rFonts w:asciiTheme="minorHAnsi" w:eastAsiaTheme="minorEastAsia" w:hAnsiTheme="minorHAnsi"/>
              <w:noProof/>
              <w:sz w:val="22"/>
              <w:lang w:eastAsia="es-CO"/>
            </w:rPr>
          </w:pPr>
          <w:hyperlink w:anchor="_Toc32523137" w:history="1">
            <w:r w:rsidR="00E540D7" w:rsidRPr="00C8119E">
              <w:rPr>
                <w:rStyle w:val="Hipervnculo"/>
                <w:noProof/>
              </w:rPr>
              <w:t>1.3 Sistematización del problema</w:t>
            </w:r>
            <w:r w:rsidR="00E540D7">
              <w:rPr>
                <w:noProof/>
                <w:webHidden/>
              </w:rPr>
              <w:tab/>
            </w:r>
            <w:r w:rsidR="00E540D7">
              <w:rPr>
                <w:noProof/>
                <w:webHidden/>
              </w:rPr>
              <w:fldChar w:fldCharType="begin"/>
            </w:r>
            <w:r w:rsidR="00E540D7">
              <w:rPr>
                <w:noProof/>
                <w:webHidden/>
              </w:rPr>
              <w:instrText xml:space="preserve"> PAGEREF _Toc32523137 \h </w:instrText>
            </w:r>
            <w:r w:rsidR="00E540D7">
              <w:rPr>
                <w:noProof/>
                <w:webHidden/>
              </w:rPr>
            </w:r>
            <w:r w:rsidR="00E540D7">
              <w:rPr>
                <w:noProof/>
                <w:webHidden/>
              </w:rPr>
              <w:fldChar w:fldCharType="separate"/>
            </w:r>
            <w:r w:rsidR="00E540D7">
              <w:rPr>
                <w:noProof/>
                <w:webHidden/>
              </w:rPr>
              <w:t>5</w:t>
            </w:r>
            <w:r w:rsidR="00E540D7">
              <w:rPr>
                <w:noProof/>
                <w:webHidden/>
              </w:rPr>
              <w:fldChar w:fldCharType="end"/>
            </w:r>
          </w:hyperlink>
        </w:p>
        <w:p w14:paraId="47FE6567" w14:textId="638439E7" w:rsidR="00E540D7" w:rsidRDefault="00840202" w:rsidP="00E540D7">
          <w:pPr>
            <w:pStyle w:val="TDC1"/>
            <w:spacing w:line="480" w:lineRule="auto"/>
            <w:rPr>
              <w:rFonts w:asciiTheme="minorHAnsi" w:eastAsiaTheme="minorEastAsia" w:hAnsiTheme="minorHAnsi"/>
              <w:noProof/>
              <w:sz w:val="22"/>
              <w:lang w:eastAsia="es-CO"/>
            </w:rPr>
          </w:pPr>
          <w:hyperlink w:anchor="_Toc32523138" w:history="1">
            <w:r w:rsidR="00E540D7" w:rsidRPr="00C8119E">
              <w:rPr>
                <w:rStyle w:val="Hipervnculo"/>
                <w:noProof/>
              </w:rPr>
              <w:t>2. Objetivos</w:t>
            </w:r>
            <w:r w:rsidR="00E540D7">
              <w:rPr>
                <w:noProof/>
                <w:webHidden/>
              </w:rPr>
              <w:tab/>
            </w:r>
            <w:r w:rsidR="00E540D7">
              <w:rPr>
                <w:noProof/>
                <w:webHidden/>
              </w:rPr>
              <w:fldChar w:fldCharType="begin"/>
            </w:r>
            <w:r w:rsidR="00E540D7">
              <w:rPr>
                <w:noProof/>
                <w:webHidden/>
              </w:rPr>
              <w:instrText xml:space="preserve"> PAGEREF _Toc32523138 \h </w:instrText>
            </w:r>
            <w:r w:rsidR="00E540D7">
              <w:rPr>
                <w:noProof/>
                <w:webHidden/>
              </w:rPr>
            </w:r>
            <w:r w:rsidR="00E540D7">
              <w:rPr>
                <w:noProof/>
                <w:webHidden/>
              </w:rPr>
              <w:fldChar w:fldCharType="separate"/>
            </w:r>
            <w:r w:rsidR="00E540D7">
              <w:rPr>
                <w:noProof/>
                <w:webHidden/>
              </w:rPr>
              <w:t>6</w:t>
            </w:r>
            <w:r w:rsidR="00E540D7">
              <w:rPr>
                <w:noProof/>
                <w:webHidden/>
              </w:rPr>
              <w:fldChar w:fldCharType="end"/>
            </w:r>
          </w:hyperlink>
        </w:p>
        <w:p w14:paraId="05850A38" w14:textId="22120040" w:rsidR="00E540D7" w:rsidRDefault="00840202" w:rsidP="00E540D7">
          <w:pPr>
            <w:pStyle w:val="TDC2"/>
            <w:tabs>
              <w:tab w:val="right" w:leader="dot" w:pos="9350"/>
            </w:tabs>
            <w:spacing w:after="0"/>
            <w:rPr>
              <w:rFonts w:asciiTheme="minorHAnsi" w:eastAsiaTheme="minorEastAsia" w:hAnsiTheme="minorHAnsi"/>
              <w:noProof/>
              <w:sz w:val="22"/>
              <w:lang w:eastAsia="es-CO"/>
            </w:rPr>
          </w:pPr>
          <w:hyperlink w:anchor="_Toc32523139" w:history="1">
            <w:r w:rsidR="00E540D7" w:rsidRPr="00C8119E">
              <w:rPr>
                <w:rStyle w:val="Hipervnculo"/>
                <w:noProof/>
              </w:rPr>
              <w:t>2.1 Objetivo general</w:t>
            </w:r>
            <w:r w:rsidR="00E540D7">
              <w:rPr>
                <w:noProof/>
                <w:webHidden/>
              </w:rPr>
              <w:tab/>
            </w:r>
            <w:r w:rsidR="00E540D7">
              <w:rPr>
                <w:noProof/>
                <w:webHidden/>
              </w:rPr>
              <w:fldChar w:fldCharType="begin"/>
            </w:r>
            <w:r w:rsidR="00E540D7">
              <w:rPr>
                <w:noProof/>
                <w:webHidden/>
              </w:rPr>
              <w:instrText xml:space="preserve"> PAGEREF _Toc32523139 \h </w:instrText>
            </w:r>
            <w:r w:rsidR="00E540D7">
              <w:rPr>
                <w:noProof/>
                <w:webHidden/>
              </w:rPr>
            </w:r>
            <w:r w:rsidR="00E540D7">
              <w:rPr>
                <w:noProof/>
                <w:webHidden/>
              </w:rPr>
              <w:fldChar w:fldCharType="separate"/>
            </w:r>
            <w:r w:rsidR="00E540D7">
              <w:rPr>
                <w:noProof/>
                <w:webHidden/>
              </w:rPr>
              <w:t>6</w:t>
            </w:r>
            <w:r w:rsidR="00E540D7">
              <w:rPr>
                <w:noProof/>
                <w:webHidden/>
              </w:rPr>
              <w:fldChar w:fldCharType="end"/>
            </w:r>
          </w:hyperlink>
        </w:p>
        <w:p w14:paraId="5BE5CC1A" w14:textId="1F26EAF6" w:rsidR="00E540D7" w:rsidRDefault="00840202" w:rsidP="00E540D7">
          <w:pPr>
            <w:pStyle w:val="TDC2"/>
            <w:tabs>
              <w:tab w:val="right" w:leader="dot" w:pos="9350"/>
            </w:tabs>
            <w:spacing w:after="0"/>
            <w:rPr>
              <w:rFonts w:asciiTheme="minorHAnsi" w:eastAsiaTheme="minorEastAsia" w:hAnsiTheme="minorHAnsi"/>
              <w:noProof/>
              <w:sz w:val="22"/>
              <w:lang w:eastAsia="es-CO"/>
            </w:rPr>
          </w:pPr>
          <w:hyperlink w:anchor="_Toc32523140" w:history="1">
            <w:r w:rsidR="00E540D7" w:rsidRPr="00C8119E">
              <w:rPr>
                <w:rStyle w:val="Hipervnculo"/>
                <w:noProof/>
              </w:rPr>
              <w:t>2.2 Objetivos específicos</w:t>
            </w:r>
            <w:r w:rsidR="00E540D7">
              <w:rPr>
                <w:noProof/>
                <w:webHidden/>
              </w:rPr>
              <w:tab/>
            </w:r>
            <w:r w:rsidR="00E540D7">
              <w:rPr>
                <w:noProof/>
                <w:webHidden/>
              </w:rPr>
              <w:fldChar w:fldCharType="begin"/>
            </w:r>
            <w:r w:rsidR="00E540D7">
              <w:rPr>
                <w:noProof/>
                <w:webHidden/>
              </w:rPr>
              <w:instrText xml:space="preserve"> PAGEREF _Toc32523140 \h </w:instrText>
            </w:r>
            <w:r w:rsidR="00E540D7">
              <w:rPr>
                <w:noProof/>
                <w:webHidden/>
              </w:rPr>
            </w:r>
            <w:r w:rsidR="00E540D7">
              <w:rPr>
                <w:noProof/>
                <w:webHidden/>
              </w:rPr>
              <w:fldChar w:fldCharType="separate"/>
            </w:r>
            <w:r w:rsidR="00E540D7">
              <w:rPr>
                <w:noProof/>
                <w:webHidden/>
              </w:rPr>
              <w:t>6</w:t>
            </w:r>
            <w:r w:rsidR="00E540D7">
              <w:rPr>
                <w:noProof/>
                <w:webHidden/>
              </w:rPr>
              <w:fldChar w:fldCharType="end"/>
            </w:r>
          </w:hyperlink>
        </w:p>
        <w:p w14:paraId="19D3DF68" w14:textId="1E0936F1" w:rsidR="00E540D7" w:rsidRDefault="00840202" w:rsidP="00E540D7">
          <w:pPr>
            <w:pStyle w:val="TDC1"/>
            <w:spacing w:line="480" w:lineRule="auto"/>
            <w:rPr>
              <w:rFonts w:asciiTheme="minorHAnsi" w:eastAsiaTheme="minorEastAsia" w:hAnsiTheme="minorHAnsi"/>
              <w:noProof/>
              <w:sz w:val="22"/>
              <w:lang w:eastAsia="es-CO"/>
            </w:rPr>
          </w:pPr>
          <w:hyperlink w:anchor="_Toc32523141" w:history="1">
            <w:r w:rsidR="00E540D7" w:rsidRPr="00C8119E">
              <w:rPr>
                <w:rStyle w:val="Hipervnculo"/>
                <w:noProof/>
              </w:rPr>
              <w:t>3. Justificación</w:t>
            </w:r>
            <w:r w:rsidR="00E540D7">
              <w:rPr>
                <w:noProof/>
                <w:webHidden/>
              </w:rPr>
              <w:tab/>
            </w:r>
            <w:r w:rsidR="00E540D7">
              <w:rPr>
                <w:noProof/>
                <w:webHidden/>
              </w:rPr>
              <w:fldChar w:fldCharType="begin"/>
            </w:r>
            <w:r w:rsidR="00E540D7">
              <w:rPr>
                <w:noProof/>
                <w:webHidden/>
              </w:rPr>
              <w:instrText xml:space="preserve"> PAGEREF _Toc32523141 \h </w:instrText>
            </w:r>
            <w:r w:rsidR="00E540D7">
              <w:rPr>
                <w:noProof/>
                <w:webHidden/>
              </w:rPr>
            </w:r>
            <w:r w:rsidR="00E540D7">
              <w:rPr>
                <w:noProof/>
                <w:webHidden/>
              </w:rPr>
              <w:fldChar w:fldCharType="separate"/>
            </w:r>
            <w:r w:rsidR="00E540D7">
              <w:rPr>
                <w:noProof/>
                <w:webHidden/>
              </w:rPr>
              <w:t>7</w:t>
            </w:r>
            <w:r w:rsidR="00E540D7">
              <w:rPr>
                <w:noProof/>
                <w:webHidden/>
              </w:rPr>
              <w:fldChar w:fldCharType="end"/>
            </w:r>
          </w:hyperlink>
        </w:p>
        <w:p w14:paraId="702E6A13" w14:textId="75379CAB" w:rsidR="00E540D7" w:rsidRDefault="00840202" w:rsidP="00E540D7">
          <w:pPr>
            <w:pStyle w:val="TDC1"/>
            <w:spacing w:line="480" w:lineRule="auto"/>
            <w:rPr>
              <w:rFonts w:asciiTheme="minorHAnsi" w:eastAsiaTheme="minorEastAsia" w:hAnsiTheme="minorHAnsi"/>
              <w:noProof/>
              <w:sz w:val="22"/>
              <w:lang w:eastAsia="es-CO"/>
            </w:rPr>
          </w:pPr>
          <w:hyperlink w:anchor="_Toc32523142" w:history="1">
            <w:r w:rsidR="00E540D7" w:rsidRPr="00C8119E">
              <w:rPr>
                <w:rStyle w:val="Hipervnculo"/>
                <w:noProof/>
              </w:rPr>
              <w:t>4. Revisión de área (no es seguro si es un capítulo)</w:t>
            </w:r>
            <w:r w:rsidR="00E540D7">
              <w:rPr>
                <w:noProof/>
                <w:webHidden/>
              </w:rPr>
              <w:tab/>
            </w:r>
            <w:r w:rsidR="00E540D7">
              <w:rPr>
                <w:noProof/>
                <w:webHidden/>
              </w:rPr>
              <w:fldChar w:fldCharType="begin"/>
            </w:r>
            <w:r w:rsidR="00E540D7">
              <w:rPr>
                <w:noProof/>
                <w:webHidden/>
              </w:rPr>
              <w:instrText xml:space="preserve"> PAGEREF _Toc32523142 \h </w:instrText>
            </w:r>
            <w:r w:rsidR="00E540D7">
              <w:rPr>
                <w:noProof/>
                <w:webHidden/>
              </w:rPr>
            </w:r>
            <w:r w:rsidR="00E540D7">
              <w:rPr>
                <w:noProof/>
                <w:webHidden/>
              </w:rPr>
              <w:fldChar w:fldCharType="separate"/>
            </w:r>
            <w:r w:rsidR="00E540D7">
              <w:rPr>
                <w:noProof/>
                <w:webHidden/>
              </w:rPr>
              <w:t>8</w:t>
            </w:r>
            <w:r w:rsidR="00E540D7">
              <w:rPr>
                <w:noProof/>
                <w:webHidden/>
              </w:rPr>
              <w:fldChar w:fldCharType="end"/>
            </w:r>
          </w:hyperlink>
        </w:p>
        <w:p w14:paraId="3FA85E2D" w14:textId="037405AF" w:rsidR="00E540D7" w:rsidRDefault="00840202" w:rsidP="00E540D7">
          <w:pPr>
            <w:pStyle w:val="TDC1"/>
            <w:spacing w:line="480" w:lineRule="auto"/>
            <w:rPr>
              <w:rFonts w:asciiTheme="minorHAnsi" w:eastAsiaTheme="minorEastAsia" w:hAnsiTheme="minorHAnsi"/>
              <w:noProof/>
              <w:sz w:val="22"/>
              <w:lang w:eastAsia="es-CO"/>
            </w:rPr>
          </w:pPr>
          <w:hyperlink w:anchor="_Toc32523143" w:history="1">
            <w:r w:rsidR="00E540D7" w:rsidRPr="00C8119E">
              <w:rPr>
                <w:rStyle w:val="Hipervnculo"/>
                <w:noProof/>
              </w:rPr>
              <w:t>5. Marco de referencia</w:t>
            </w:r>
            <w:r w:rsidR="00E540D7">
              <w:rPr>
                <w:noProof/>
                <w:webHidden/>
              </w:rPr>
              <w:tab/>
            </w:r>
            <w:r w:rsidR="00E540D7">
              <w:rPr>
                <w:noProof/>
                <w:webHidden/>
              </w:rPr>
              <w:fldChar w:fldCharType="begin"/>
            </w:r>
            <w:r w:rsidR="00E540D7">
              <w:rPr>
                <w:noProof/>
                <w:webHidden/>
              </w:rPr>
              <w:instrText xml:space="preserve"> PAGEREF _Toc32523143 \h </w:instrText>
            </w:r>
            <w:r w:rsidR="00E540D7">
              <w:rPr>
                <w:noProof/>
                <w:webHidden/>
              </w:rPr>
            </w:r>
            <w:r w:rsidR="00E540D7">
              <w:rPr>
                <w:noProof/>
                <w:webHidden/>
              </w:rPr>
              <w:fldChar w:fldCharType="separate"/>
            </w:r>
            <w:r w:rsidR="00E540D7">
              <w:rPr>
                <w:noProof/>
                <w:webHidden/>
              </w:rPr>
              <w:t>9</w:t>
            </w:r>
            <w:r w:rsidR="00E540D7">
              <w:rPr>
                <w:noProof/>
                <w:webHidden/>
              </w:rPr>
              <w:fldChar w:fldCharType="end"/>
            </w:r>
          </w:hyperlink>
        </w:p>
        <w:p w14:paraId="3931C72E" w14:textId="04FEE7A7" w:rsidR="00E540D7" w:rsidRDefault="00840202" w:rsidP="00E540D7">
          <w:pPr>
            <w:pStyle w:val="TDC2"/>
            <w:tabs>
              <w:tab w:val="right" w:leader="dot" w:pos="9350"/>
            </w:tabs>
            <w:spacing w:after="0"/>
            <w:rPr>
              <w:rFonts w:asciiTheme="minorHAnsi" w:eastAsiaTheme="minorEastAsia" w:hAnsiTheme="minorHAnsi"/>
              <w:noProof/>
              <w:sz w:val="22"/>
              <w:lang w:eastAsia="es-CO"/>
            </w:rPr>
          </w:pPr>
          <w:hyperlink w:anchor="_Toc32523144" w:history="1">
            <w:r w:rsidR="00E540D7" w:rsidRPr="00C8119E">
              <w:rPr>
                <w:rStyle w:val="Hipervnculo"/>
                <w:noProof/>
              </w:rPr>
              <w:t>5.1 Antecedentes</w:t>
            </w:r>
            <w:r w:rsidR="00E540D7">
              <w:rPr>
                <w:noProof/>
                <w:webHidden/>
              </w:rPr>
              <w:tab/>
            </w:r>
            <w:r w:rsidR="00E540D7">
              <w:rPr>
                <w:noProof/>
                <w:webHidden/>
              </w:rPr>
              <w:fldChar w:fldCharType="begin"/>
            </w:r>
            <w:r w:rsidR="00E540D7">
              <w:rPr>
                <w:noProof/>
                <w:webHidden/>
              </w:rPr>
              <w:instrText xml:space="preserve"> PAGEREF _Toc32523144 \h </w:instrText>
            </w:r>
            <w:r w:rsidR="00E540D7">
              <w:rPr>
                <w:noProof/>
                <w:webHidden/>
              </w:rPr>
            </w:r>
            <w:r w:rsidR="00E540D7">
              <w:rPr>
                <w:noProof/>
                <w:webHidden/>
              </w:rPr>
              <w:fldChar w:fldCharType="separate"/>
            </w:r>
            <w:r w:rsidR="00E540D7">
              <w:rPr>
                <w:noProof/>
                <w:webHidden/>
              </w:rPr>
              <w:t>9</w:t>
            </w:r>
            <w:r w:rsidR="00E540D7">
              <w:rPr>
                <w:noProof/>
                <w:webHidden/>
              </w:rPr>
              <w:fldChar w:fldCharType="end"/>
            </w:r>
          </w:hyperlink>
        </w:p>
        <w:p w14:paraId="45B2F997" w14:textId="47FD7B4D" w:rsidR="00E540D7" w:rsidRDefault="00840202" w:rsidP="00E540D7">
          <w:pPr>
            <w:pStyle w:val="TDC2"/>
            <w:tabs>
              <w:tab w:val="right" w:leader="dot" w:pos="9350"/>
            </w:tabs>
            <w:spacing w:after="0"/>
            <w:rPr>
              <w:rFonts w:asciiTheme="minorHAnsi" w:eastAsiaTheme="minorEastAsia" w:hAnsiTheme="minorHAnsi"/>
              <w:noProof/>
              <w:sz w:val="22"/>
              <w:lang w:eastAsia="es-CO"/>
            </w:rPr>
          </w:pPr>
          <w:hyperlink w:anchor="_Toc32523145" w:history="1">
            <w:r w:rsidR="00E540D7" w:rsidRPr="00C8119E">
              <w:rPr>
                <w:rStyle w:val="Hipervnculo"/>
                <w:noProof/>
              </w:rPr>
              <w:t>5.2 Marco conceptual</w:t>
            </w:r>
            <w:r w:rsidR="00E540D7">
              <w:rPr>
                <w:noProof/>
                <w:webHidden/>
              </w:rPr>
              <w:tab/>
            </w:r>
            <w:r w:rsidR="00E540D7">
              <w:rPr>
                <w:noProof/>
                <w:webHidden/>
              </w:rPr>
              <w:fldChar w:fldCharType="begin"/>
            </w:r>
            <w:r w:rsidR="00E540D7">
              <w:rPr>
                <w:noProof/>
                <w:webHidden/>
              </w:rPr>
              <w:instrText xml:space="preserve"> PAGEREF _Toc32523145 \h </w:instrText>
            </w:r>
            <w:r w:rsidR="00E540D7">
              <w:rPr>
                <w:noProof/>
                <w:webHidden/>
              </w:rPr>
            </w:r>
            <w:r w:rsidR="00E540D7">
              <w:rPr>
                <w:noProof/>
                <w:webHidden/>
              </w:rPr>
              <w:fldChar w:fldCharType="separate"/>
            </w:r>
            <w:r w:rsidR="00E540D7">
              <w:rPr>
                <w:noProof/>
                <w:webHidden/>
              </w:rPr>
              <w:t>12</w:t>
            </w:r>
            <w:r w:rsidR="00E540D7">
              <w:rPr>
                <w:noProof/>
                <w:webHidden/>
              </w:rPr>
              <w:fldChar w:fldCharType="end"/>
            </w:r>
          </w:hyperlink>
        </w:p>
        <w:p w14:paraId="7E1DF370" w14:textId="3C247241" w:rsidR="00E540D7" w:rsidRDefault="00840202" w:rsidP="00E540D7">
          <w:pPr>
            <w:pStyle w:val="TDC3"/>
            <w:tabs>
              <w:tab w:val="right" w:leader="dot" w:pos="9350"/>
            </w:tabs>
            <w:spacing w:after="0"/>
            <w:rPr>
              <w:rFonts w:asciiTheme="minorHAnsi" w:eastAsiaTheme="minorEastAsia" w:hAnsiTheme="minorHAnsi"/>
              <w:noProof/>
              <w:sz w:val="22"/>
              <w:lang w:eastAsia="es-CO"/>
            </w:rPr>
          </w:pPr>
          <w:hyperlink w:anchor="_Toc32523146" w:history="1">
            <w:r w:rsidR="00E540D7" w:rsidRPr="00C8119E">
              <w:rPr>
                <w:rStyle w:val="Hipervnculo"/>
                <w:noProof/>
              </w:rPr>
              <w:t>Proceso de software.</w:t>
            </w:r>
            <w:r w:rsidR="00E540D7">
              <w:rPr>
                <w:noProof/>
                <w:webHidden/>
              </w:rPr>
              <w:tab/>
            </w:r>
            <w:r w:rsidR="00E540D7">
              <w:rPr>
                <w:noProof/>
                <w:webHidden/>
              </w:rPr>
              <w:fldChar w:fldCharType="begin"/>
            </w:r>
            <w:r w:rsidR="00E540D7">
              <w:rPr>
                <w:noProof/>
                <w:webHidden/>
              </w:rPr>
              <w:instrText xml:space="preserve"> PAGEREF _Toc32523146 \h </w:instrText>
            </w:r>
            <w:r w:rsidR="00E540D7">
              <w:rPr>
                <w:noProof/>
                <w:webHidden/>
              </w:rPr>
            </w:r>
            <w:r w:rsidR="00E540D7">
              <w:rPr>
                <w:noProof/>
                <w:webHidden/>
              </w:rPr>
              <w:fldChar w:fldCharType="separate"/>
            </w:r>
            <w:r w:rsidR="00E540D7">
              <w:rPr>
                <w:noProof/>
                <w:webHidden/>
              </w:rPr>
              <w:t>12</w:t>
            </w:r>
            <w:r w:rsidR="00E540D7">
              <w:rPr>
                <w:noProof/>
                <w:webHidden/>
              </w:rPr>
              <w:fldChar w:fldCharType="end"/>
            </w:r>
          </w:hyperlink>
        </w:p>
        <w:p w14:paraId="5E110ADE" w14:textId="4562447D" w:rsidR="00E540D7" w:rsidRDefault="00840202" w:rsidP="00E540D7">
          <w:pPr>
            <w:pStyle w:val="TDC3"/>
            <w:tabs>
              <w:tab w:val="right" w:leader="dot" w:pos="9350"/>
            </w:tabs>
            <w:spacing w:after="0"/>
            <w:rPr>
              <w:rFonts w:asciiTheme="minorHAnsi" w:eastAsiaTheme="minorEastAsia" w:hAnsiTheme="minorHAnsi"/>
              <w:noProof/>
              <w:sz w:val="22"/>
              <w:lang w:eastAsia="es-CO"/>
            </w:rPr>
          </w:pPr>
          <w:hyperlink w:anchor="_Toc32523147" w:history="1">
            <w:r w:rsidR="00E540D7" w:rsidRPr="00C8119E">
              <w:rPr>
                <w:rStyle w:val="Hipervnculo"/>
                <w:noProof/>
              </w:rPr>
              <w:t>Metodología de desarrollo de software.</w:t>
            </w:r>
            <w:r w:rsidR="00E540D7">
              <w:rPr>
                <w:noProof/>
                <w:webHidden/>
              </w:rPr>
              <w:tab/>
            </w:r>
            <w:r w:rsidR="00E540D7">
              <w:rPr>
                <w:noProof/>
                <w:webHidden/>
              </w:rPr>
              <w:fldChar w:fldCharType="begin"/>
            </w:r>
            <w:r w:rsidR="00E540D7">
              <w:rPr>
                <w:noProof/>
                <w:webHidden/>
              </w:rPr>
              <w:instrText xml:space="preserve"> PAGEREF _Toc32523147 \h </w:instrText>
            </w:r>
            <w:r w:rsidR="00E540D7">
              <w:rPr>
                <w:noProof/>
                <w:webHidden/>
              </w:rPr>
            </w:r>
            <w:r w:rsidR="00E540D7">
              <w:rPr>
                <w:noProof/>
                <w:webHidden/>
              </w:rPr>
              <w:fldChar w:fldCharType="separate"/>
            </w:r>
            <w:r w:rsidR="00E540D7">
              <w:rPr>
                <w:noProof/>
                <w:webHidden/>
              </w:rPr>
              <w:t>12</w:t>
            </w:r>
            <w:r w:rsidR="00E540D7">
              <w:rPr>
                <w:noProof/>
                <w:webHidden/>
              </w:rPr>
              <w:fldChar w:fldCharType="end"/>
            </w:r>
          </w:hyperlink>
        </w:p>
        <w:p w14:paraId="4EDAD82A" w14:textId="68C3B774" w:rsidR="00E540D7" w:rsidRDefault="00840202" w:rsidP="00E540D7">
          <w:pPr>
            <w:pStyle w:val="TDC3"/>
            <w:tabs>
              <w:tab w:val="right" w:leader="dot" w:pos="9350"/>
            </w:tabs>
            <w:spacing w:after="0"/>
            <w:rPr>
              <w:rFonts w:asciiTheme="minorHAnsi" w:eastAsiaTheme="minorEastAsia" w:hAnsiTheme="minorHAnsi"/>
              <w:noProof/>
              <w:sz w:val="22"/>
              <w:lang w:eastAsia="es-CO"/>
            </w:rPr>
          </w:pPr>
          <w:hyperlink w:anchor="_Toc32523148" w:history="1">
            <w:r w:rsidR="00E540D7" w:rsidRPr="00C8119E">
              <w:rPr>
                <w:rStyle w:val="Hipervnculo"/>
                <w:noProof/>
              </w:rPr>
              <w:t>Lenguaje Unificado de Modelado (Unified Modeling Language (UML)).</w:t>
            </w:r>
            <w:r w:rsidR="00E540D7">
              <w:rPr>
                <w:noProof/>
                <w:webHidden/>
              </w:rPr>
              <w:tab/>
            </w:r>
            <w:r w:rsidR="00E540D7">
              <w:rPr>
                <w:noProof/>
                <w:webHidden/>
              </w:rPr>
              <w:fldChar w:fldCharType="begin"/>
            </w:r>
            <w:r w:rsidR="00E540D7">
              <w:rPr>
                <w:noProof/>
                <w:webHidden/>
              </w:rPr>
              <w:instrText xml:space="preserve"> PAGEREF _Toc32523148 \h </w:instrText>
            </w:r>
            <w:r w:rsidR="00E540D7">
              <w:rPr>
                <w:noProof/>
                <w:webHidden/>
              </w:rPr>
            </w:r>
            <w:r w:rsidR="00E540D7">
              <w:rPr>
                <w:noProof/>
                <w:webHidden/>
              </w:rPr>
              <w:fldChar w:fldCharType="separate"/>
            </w:r>
            <w:r w:rsidR="00E540D7">
              <w:rPr>
                <w:noProof/>
                <w:webHidden/>
              </w:rPr>
              <w:t>12</w:t>
            </w:r>
            <w:r w:rsidR="00E540D7">
              <w:rPr>
                <w:noProof/>
                <w:webHidden/>
              </w:rPr>
              <w:fldChar w:fldCharType="end"/>
            </w:r>
          </w:hyperlink>
        </w:p>
        <w:p w14:paraId="3CA3A437" w14:textId="66B62D34" w:rsidR="00E540D7" w:rsidRDefault="00840202" w:rsidP="00E540D7">
          <w:pPr>
            <w:pStyle w:val="TDC3"/>
            <w:tabs>
              <w:tab w:val="right" w:leader="dot" w:pos="9350"/>
            </w:tabs>
            <w:spacing w:after="0"/>
            <w:rPr>
              <w:rFonts w:asciiTheme="minorHAnsi" w:eastAsiaTheme="minorEastAsia" w:hAnsiTheme="minorHAnsi"/>
              <w:noProof/>
              <w:sz w:val="22"/>
              <w:lang w:eastAsia="es-CO"/>
            </w:rPr>
          </w:pPr>
          <w:hyperlink w:anchor="_Toc32523149" w:history="1">
            <w:r w:rsidR="00E540D7" w:rsidRPr="00C8119E">
              <w:rPr>
                <w:rStyle w:val="Hipervnculo"/>
                <w:noProof/>
              </w:rPr>
              <w:t>Calidad de software.</w:t>
            </w:r>
            <w:r w:rsidR="00E540D7">
              <w:rPr>
                <w:noProof/>
                <w:webHidden/>
              </w:rPr>
              <w:tab/>
            </w:r>
            <w:r w:rsidR="00E540D7">
              <w:rPr>
                <w:noProof/>
                <w:webHidden/>
              </w:rPr>
              <w:fldChar w:fldCharType="begin"/>
            </w:r>
            <w:r w:rsidR="00E540D7">
              <w:rPr>
                <w:noProof/>
                <w:webHidden/>
              </w:rPr>
              <w:instrText xml:space="preserve"> PAGEREF _Toc32523149 \h </w:instrText>
            </w:r>
            <w:r w:rsidR="00E540D7">
              <w:rPr>
                <w:noProof/>
                <w:webHidden/>
              </w:rPr>
            </w:r>
            <w:r w:rsidR="00E540D7">
              <w:rPr>
                <w:noProof/>
                <w:webHidden/>
              </w:rPr>
              <w:fldChar w:fldCharType="separate"/>
            </w:r>
            <w:r w:rsidR="00E540D7">
              <w:rPr>
                <w:noProof/>
                <w:webHidden/>
              </w:rPr>
              <w:t>13</w:t>
            </w:r>
            <w:r w:rsidR="00E540D7">
              <w:rPr>
                <w:noProof/>
                <w:webHidden/>
              </w:rPr>
              <w:fldChar w:fldCharType="end"/>
            </w:r>
          </w:hyperlink>
        </w:p>
        <w:p w14:paraId="6CDFAD77" w14:textId="42CD6D42" w:rsidR="00E540D7" w:rsidRDefault="00840202" w:rsidP="00E540D7">
          <w:pPr>
            <w:pStyle w:val="TDC3"/>
            <w:tabs>
              <w:tab w:val="right" w:leader="dot" w:pos="9350"/>
            </w:tabs>
            <w:spacing w:after="0"/>
            <w:rPr>
              <w:rFonts w:asciiTheme="minorHAnsi" w:eastAsiaTheme="minorEastAsia" w:hAnsiTheme="minorHAnsi"/>
              <w:noProof/>
              <w:sz w:val="22"/>
              <w:lang w:eastAsia="es-CO"/>
            </w:rPr>
          </w:pPr>
          <w:hyperlink w:anchor="_Toc32523150" w:history="1">
            <w:r w:rsidR="00E540D7" w:rsidRPr="00C8119E">
              <w:rPr>
                <w:rStyle w:val="Hipervnculo"/>
                <w:noProof/>
              </w:rPr>
              <w:t>Modelo de calidad de software.</w:t>
            </w:r>
            <w:r w:rsidR="00E540D7">
              <w:rPr>
                <w:noProof/>
                <w:webHidden/>
              </w:rPr>
              <w:tab/>
            </w:r>
            <w:r w:rsidR="00E540D7">
              <w:rPr>
                <w:noProof/>
                <w:webHidden/>
              </w:rPr>
              <w:fldChar w:fldCharType="begin"/>
            </w:r>
            <w:r w:rsidR="00E540D7">
              <w:rPr>
                <w:noProof/>
                <w:webHidden/>
              </w:rPr>
              <w:instrText xml:space="preserve"> PAGEREF _Toc32523150 \h </w:instrText>
            </w:r>
            <w:r w:rsidR="00E540D7">
              <w:rPr>
                <w:noProof/>
                <w:webHidden/>
              </w:rPr>
            </w:r>
            <w:r w:rsidR="00E540D7">
              <w:rPr>
                <w:noProof/>
                <w:webHidden/>
              </w:rPr>
              <w:fldChar w:fldCharType="separate"/>
            </w:r>
            <w:r w:rsidR="00E540D7">
              <w:rPr>
                <w:noProof/>
                <w:webHidden/>
              </w:rPr>
              <w:t>13</w:t>
            </w:r>
            <w:r w:rsidR="00E540D7">
              <w:rPr>
                <w:noProof/>
                <w:webHidden/>
              </w:rPr>
              <w:fldChar w:fldCharType="end"/>
            </w:r>
          </w:hyperlink>
        </w:p>
        <w:p w14:paraId="5C0EA61D" w14:textId="2E584AD0" w:rsidR="00E540D7" w:rsidRDefault="00840202" w:rsidP="00E540D7">
          <w:pPr>
            <w:pStyle w:val="TDC2"/>
            <w:tabs>
              <w:tab w:val="right" w:leader="dot" w:pos="9350"/>
            </w:tabs>
            <w:spacing w:after="0"/>
            <w:rPr>
              <w:rFonts w:asciiTheme="minorHAnsi" w:eastAsiaTheme="minorEastAsia" w:hAnsiTheme="minorHAnsi"/>
              <w:noProof/>
              <w:sz w:val="22"/>
              <w:lang w:eastAsia="es-CO"/>
            </w:rPr>
          </w:pPr>
          <w:hyperlink w:anchor="_Toc32523151" w:history="1">
            <w:r w:rsidR="00E540D7" w:rsidRPr="00C8119E">
              <w:rPr>
                <w:rStyle w:val="Hipervnculo"/>
                <w:noProof/>
              </w:rPr>
              <w:t>5.3 Marco teórico</w:t>
            </w:r>
            <w:r w:rsidR="00E540D7">
              <w:rPr>
                <w:noProof/>
                <w:webHidden/>
              </w:rPr>
              <w:tab/>
            </w:r>
            <w:r w:rsidR="00E540D7">
              <w:rPr>
                <w:noProof/>
                <w:webHidden/>
              </w:rPr>
              <w:fldChar w:fldCharType="begin"/>
            </w:r>
            <w:r w:rsidR="00E540D7">
              <w:rPr>
                <w:noProof/>
                <w:webHidden/>
              </w:rPr>
              <w:instrText xml:space="preserve"> PAGEREF _Toc32523151 \h </w:instrText>
            </w:r>
            <w:r w:rsidR="00E540D7">
              <w:rPr>
                <w:noProof/>
                <w:webHidden/>
              </w:rPr>
            </w:r>
            <w:r w:rsidR="00E540D7">
              <w:rPr>
                <w:noProof/>
                <w:webHidden/>
              </w:rPr>
              <w:fldChar w:fldCharType="separate"/>
            </w:r>
            <w:r w:rsidR="00E540D7">
              <w:rPr>
                <w:noProof/>
                <w:webHidden/>
              </w:rPr>
              <w:t>14</w:t>
            </w:r>
            <w:r w:rsidR="00E540D7">
              <w:rPr>
                <w:noProof/>
                <w:webHidden/>
              </w:rPr>
              <w:fldChar w:fldCharType="end"/>
            </w:r>
          </w:hyperlink>
        </w:p>
        <w:p w14:paraId="3907985A" w14:textId="103F4799" w:rsidR="00E540D7" w:rsidRDefault="00840202" w:rsidP="00E540D7">
          <w:pPr>
            <w:pStyle w:val="TDC3"/>
            <w:tabs>
              <w:tab w:val="right" w:leader="dot" w:pos="9350"/>
            </w:tabs>
            <w:spacing w:after="0"/>
            <w:rPr>
              <w:rFonts w:asciiTheme="minorHAnsi" w:eastAsiaTheme="minorEastAsia" w:hAnsiTheme="minorHAnsi"/>
              <w:noProof/>
              <w:sz w:val="22"/>
              <w:lang w:eastAsia="es-CO"/>
            </w:rPr>
          </w:pPr>
          <w:hyperlink w:anchor="_Toc32523152" w:history="1">
            <w:r w:rsidR="00E540D7" w:rsidRPr="00C8119E">
              <w:rPr>
                <w:rStyle w:val="Hipervnculo"/>
                <w:noProof/>
              </w:rPr>
              <w:t>Estándar ISO/IEC 29110.</w:t>
            </w:r>
            <w:r w:rsidR="00E540D7">
              <w:rPr>
                <w:noProof/>
                <w:webHidden/>
              </w:rPr>
              <w:tab/>
            </w:r>
            <w:r w:rsidR="00E540D7">
              <w:rPr>
                <w:noProof/>
                <w:webHidden/>
              </w:rPr>
              <w:fldChar w:fldCharType="begin"/>
            </w:r>
            <w:r w:rsidR="00E540D7">
              <w:rPr>
                <w:noProof/>
                <w:webHidden/>
              </w:rPr>
              <w:instrText xml:space="preserve"> PAGEREF _Toc32523152 \h </w:instrText>
            </w:r>
            <w:r w:rsidR="00E540D7">
              <w:rPr>
                <w:noProof/>
                <w:webHidden/>
              </w:rPr>
            </w:r>
            <w:r w:rsidR="00E540D7">
              <w:rPr>
                <w:noProof/>
                <w:webHidden/>
              </w:rPr>
              <w:fldChar w:fldCharType="separate"/>
            </w:r>
            <w:r w:rsidR="00E540D7">
              <w:rPr>
                <w:noProof/>
                <w:webHidden/>
              </w:rPr>
              <w:t>14</w:t>
            </w:r>
            <w:r w:rsidR="00E540D7">
              <w:rPr>
                <w:noProof/>
                <w:webHidden/>
              </w:rPr>
              <w:fldChar w:fldCharType="end"/>
            </w:r>
          </w:hyperlink>
        </w:p>
        <w:p w14:paraId="736C8B29" w14:textId="62313771" w:rsidR="00E540D7" w:rsidRDefault="00840202" w:rsidP="00E540D7">
          <w:pPr>
            <w:pStyle w:val="TDC3"/>
            <w:tabs>
              <w:tab w:val="right" w:leader="dot" w:pos="9350"/>
            </w:tabs>
            <w:spacing w:after="0"/>
            <w:rPr>
              <w:rFonts w:asciiTheme="minorHAnsi" w:eastAsiaTheme="minorEastAsia" w:hAnsiTheme="minorHAnsi"/>
              <w:noProof/>
              <w:sz w:val="22"/>
              <w:lang w:eastAsia="es-CO"/>
            </w:rPr>
          </w:pPr>
          <w:hyperlink w:anchor="_Toc32523153" w:history="1">
            <w:r w:rsidR="00E540D7" w:rsidRPr="00C8119E">
              <w:rPr>
                <w:rStyle w:val="Hipervnculo"/>
                <w:noProof/>
              </w:rPr>
              <w:t>Metodología Iconix.</w:t>
            </w:r>
            <w:r w:rsidR="00E540D7">
              <w:rPr>
                <w:noProof/>
                <w:webHidden/>
              </w:rPr>
              <w:tab/>
            </w:r>
            <w:r w:rsidR="00E540D7">
              <w:rPr>
                <w:noProof/>
                <w:webHidden/>
              </w:rPr>
              <w:fldChar w:fldCharType="begin"/>
            </w:r>
            <w:r w:rsidR="00E540D7">
              <w:rPr>
                <w:noProof/>
                <w:webHidden/>
              </w:rPr>
              <w:instrText xml:space="preserve"> PAGEREF _Toc32523153 \h </w:instrText>
            </w:r>
            <w:r w:rsidR="00E540D7">
              <w:rPr>
                <w:noProof/>
                <w:webHidden/>
              </w:rPr>
            </w:r>
            <w:r w:rsidR="00E540D7">
              <w:rPr>
                <w:noProof/>
                <w:webHidden/>
              </w:rPr>
              <w:fldChar w:fldCharType="separate"/>
            </w:r>
            <w:r w:rsidR="00E540D7">
              <w:rPr>
                <w:noProof/>
                <w:webHidden/>
              </w:rPr>
              <w:t>20</w:t>
            </w:r>
            <w:r w:rsidR="00E540D7">
              <w:rPr>
                <w:noProof/>
                <w:webHidden/>
              </w:rPr>
              <w:fldChar w:fldCharType="end"/>
            </w:r>
          </w:hyperlink>
        </w:p>
        <w:p w14:paraId="26239543" w14:textId="1A00E8DF" w:rsidR="00E540D7" w:rsidRDefault="00840202" w:rsidP="00E540D7">
          <w:pPr>
            <w:pStyle w:val="TDC2"/>
            <w:tabs>
              <w:tab w:val="right" w:leader="dot" w:pos="9350"/>
            </w:tabs>
            <w:spacing w:after="0"/>
            <w:rPr>
              <w:rFonts w:asciiTheme="minorHAnsi" w:eastAsiaTheme="minorEastAsia" w:hAnsiTheme="minorHAnsi"/>
              <w:noProof/>
              <w:sz w:val="22"/>
              <w:lang w:eastAsia="es-CO"/>
            </w:rPr>
          </w:pPr>
          <w:hyperlink w:anchor="_Toc32523154" w:history="1">
            <w:r w:rsidR="00E540D7" w:rsidRPr="00C8119E">
              <w:rPr>
                <w:rStyle w:val="Hipervnculo"/>
                <w:noProof/>
              </w:rPr>
              <w:t>5.4 Marco legal</w:t>
            </w:r>
            <w:r w:rsidR="00E540D7">
              <w:rPr>
                <w:noProof/>
                <w:webHidden/>
              </w:rPr>
              <w:tab/>
            </w:r>
            <w:r w:rsidR="00E540D7">
              <w:rPr>
                <w:noProof/>
                <w:webHidden/>
              </w:rPr>
              <w:fldChar w:fldCharType="begin"/>
            </w:r>
            <w:r w:rsidR="00E540D7">
              <w:rPr>
                <w:noProof/>
                <w:webHidden/>
              </w:rPr>
              <w:instrText xml:space="preserve"> PAGEREF _Toc32523154 \h </w:instrText>
            </w:r>
            <w:r w:rsidR="00E540D7">
              <w:rPr>
                <w:noProof/>
                <w:webHidden/>
              </w:rPr>
            </w:r>
            <w:r w:rsidR="00E540D7">
              <w:rPr>
                <w:noProof/>
                <w:webHidden/>
              </w:rPr>
              <w:fldChar w:fldCharType="separate"/>
            </w:r>
            <w:r w:rsidR="00E540D7">
              <w:rPr>
                <w:noProof/>
                <w:webHidden/>
              </w:rPr>
              <w:t>26</w:t>
            </w:r>
            <w:r w:rsidR="00E540D7">
              <w:rPr>
                <w:noProof/>
                <w:webHidden/>
              </w:rPr>
              <w:fldChar w:fldCharType="end"/>
            </w:r>
          </w:hyperlink>
        </w:p>
        <w:p w14:paraId="3E21FE70" w14:textId="49602E4F" w:rsidR="00E540D7" w:rsidRDefault="00840202" w:rsidP="00E540D7">
          <w:pPr>
            <w:pStyle w:val="TDC1"/>
            <w:spacing w:line="480" w:lineRule="auto"/>
            <w:rPr>
              <w:rFonts w:asciiTheme="minorHAnsi" w:eastAsiaTheme="minorEastAsia" w:hAnsiTheme="minorHAnsi"/>
              <w:noProof/>
              <w:sz w:val="22"/>
              <w:lang w:eastAsia="es-CO"/>
            </w:rPr>
          </w:pPr>
          <w:hyperlink w:anchor="_Toc32523155" w:history="1">
            <w:r w:rsidR="00E540D7" w:rsidRPr="00C8119E">
              <w:rPr>
                <w:rStyle w:val="Hipervnculo"/>
                <w:noProof/>
              </w:rPr>
              <w:t>6. Desarrollo</w:t>
            </w:r>
            <w:r w:rsidR="00E540D7">
              <w:rPr>
                <w:noProof/>
                <w:webHidden/>
              </w:rPr>
              <w:tab/>
            </w:r>
            <w:r w:rsidR="00E540D7">
              <w:rPr>
                <w:noProof/>
                <w:webHidden/>
              </w:rPr>
              <w:fldChar w:fldCharType="begin"/>
            </w:r>
            <w:r w:rsidR="00E540D7">
              <w:rPr>
                <w:noProof/>
                <w:webHidden/>
              </w:rPr>
              <w:instrText xml:space="preserve"> PAGEREF _Toc32523155 \h </w:instrText>
            </w:r>
            <w:r w:rsidR="00E540D7">
              <w:rPr>
                <w:noProof/>
                <w:webHidden/>
              </w:rPr>
            </w:r>
            <w:r w:rsidR="00E540D7">
              <w:rPr>
                <w:noProof/>
                <w:webHidden/>
              </w:rPr>
              <w:fldChar w:fldCharType="separate"/>
            </w:r>
            <w:r w:rsidR="00E540D7">
              <w:rPr>
                <w:noProof/>
                <w:webHidden/>
              </w:rPr>
              <w:t>27</w:t>
            </w:r>
            <w:r w:rsidR="00E540D7">
              <w:rPr>
                <w:noProof/>
                <w:webHidden/>
              </w:rPr>
              <w:fldChar w:fldCharType="end"/>
            </w:r>
          </w:hyperlink>
        </w:p>
        <w:p w14:paraId="392AD306" w14:textId="3C8349CF" w:rsidR="00E540D7" w:rsidRDefault="00840202" w:rsidP="00E540D7">
          <w:pPr>
            <w:pStyle w:val="TDC2"/>
            <w:tabs>
              <w:tab w:val="right" w:leader="dot" w:pos="9350"/>
            </w:tabs>
            <w:spacing w:after="0"/>
            <w:rPr>
              <w:rFonts w:asciiTheme="minorHAnsi" w:eastAsiaTheme="minorEastAsia" w:hAnsiTheme="minorHAnsi"/>
              <w:noProof/>
              <w:sz w:val="22"/>
              <w:lang w:eastAsia="es-CO"/>
            </w:rPr>
          </w:pPr>
          <w:hyperlink w:anchor="_Toc32523156" w:history="1">
            <w:r w:rsidR="00E540D7" w:rsidRPr="00C8119E">
              <w:rPr>
                <w:rStyle w:val="Hipervnculo"/>
                <w:noProof/>
              </w:rPr>
              <w:t>6.1 Fase 1: Planificación del proyecto</w:t>
            </w:r>
            <w:r w:rsidR="00E540D7">
              <w:rPr>
                <w:noProof/>
                <w:webHidden/>
              </w:rPr>
              <w:tab/>
            </w:r>
            <w:r w:rsidR="00E540D7">
              <w:rPr>
                <w:noProof/>
                <w:webHidden/>
              </w:rPr>
              <w:fldChar w:fldCharType="begin"/>
            </w:r>
            <w:r w:rsidR="00E540D7">
              <w:rPr>
                <w:noProof/>
                <w:webHidden/>
              </w:rPr>
              <w:instrText xml:space="preserve"> PAGEREF _Toc32523156 \h </w:instrText>
            </w:r>
            <w:r w:rsidR="00E540D7">
              <w:rPr>
                <w:noProof/>
                <w:webHidden/>
              </w:rPr>
            </w:r>
            <w:r w:rsidR="00E540D7">
              <w:rPr>
                <w:noProof/>
                <w:webHidden/>
              </w:rPr>
              <w:fldChar w:fldCharType="separate"/>
            </w:r>
            <w:r w:rsidR="00E540D7">
              <w:rPr>
                <w:noProof/>
                <w:webHidden/>
              </w:rPr>
              <w:t>27</w:t>
            </w:r>
            <w:r w:rsidR="00E540D7">
              <w:rPr>
                <w:noProof/>
                <w:webHidden/>
              </w:rPr>
              <w:fldChar w:fldCharType="end"/>
            </w:r>
          </w:hyperlink>
        </w:p>
        <w:p w14:paraId="3AEE59D5" w14:textId="4CE8E8ED" w:rsidR="00E540D7" w:rsidRDefault="00840202" w:rsidP="00E540D7">
          <w:pPr>
            <w:pStyle w:val="TDC3"/>
            <w:tabs>
              <w:tab w:val="right" w:leader="dot" w:pos="9350"/>
            </w:tabs>
            <w:spacing w:after="0"/>
            <w:rPr>
              <w:rFonts w:asciiTheme="minorHAnsi" w:eastAsiaTheme="minorEastAsia" w:hAnsiTheme="minorHAnsi"/>
              <w:noProof/>
              <w:sz w:val="22"/>
              <w:lang w:eastAsia="es-CO"/>
            </w:rPr>
          </w:pPr>
          <w:hyperlink w:anchor="_Toc32523157" w:history="1">
            <w:r w:rsidR="00E540D7" w:rsidRPr="00C8119E">
              <w:rPr>
                <w:rStyle w:val="Hipervnculo"/>
                <w:noProof/>
              </w:rPr>
              <w:t>Plan del proyecto.</w:t>
            </w:r>
            <w:r w:rsidR="00E540D7">
              <w:rPr>
                <w:noProof/>
                <w:webHidden/>
              </w:rPr>
              <w:tab/>
            </w:r>
            <w:r w:rsidR="00E540D7">
              <w:rPr>
                <w:noProof/>
                <w:webHidden/>
              </w:rPr>
              <w:fldChar w:fldCharType="begin"/>
            </w:r>
            <w:r w:rsidR="00E540D7">
              <w:rPr>
                <w:noProof/>
                <w:webHidden/>
              </w:rPr>
              <w:instrText xml:space="preserve"> PAGEREF _Toc32523157 \h </w:instrText>
            </w:r>
            <w:r w:rsidR="00E540D7">
              <w:rPr>
                <w:noProof/>
                <w:webHidden/>
              </w:rPr>
            </w:r>
            <w:r w:rsidR="00E540D7">
              <w:rPr>
                <w:noProof/>
                <w:webHidden/>
              </w:rPr>
              <w:fldChar w:fldCharType="separate"/>
            </w:r>
            <w:r w:rsidR="00E540D7">
              <w:rPr>
                <w:noProof/>
                <w:webHidden/>
              </w:rPr>
              <w:t>27</w:t>
            </w:r>
            <w:r w:rsidR="00E540D7">
              <w:rPr>
                <w:noProof/>
                <w:webHidden/>
              </w:rPr>
              <w:fldChar w:fldCharType="end"/>
            </w:r>
          </w:hyperlink>
        </w:p>
        <w:p w14:paraId="64F9133F" w14:textId="55EB2BC1" w:rsidR="00E540D7" w:rsidRDefault="00840202" w:rsidP="00E540D7">
          <w:pPr>
            <w:pStyle w:val="TDC3"/>
            <w:tabs>
              <w:tab w:val="right" w:leader="dot" w:pos="9350"/>
            </w:tabs>
            <w:spacing w:after="0"/>
            <w:rPr>
              <w:rFonts w:asciiTheme="minorHAnsi" w:eastAsiaTheme="minorEastAsia" w:hAnsiTheme="minorHAnsi"/>
              <w:noProof/>
              <w:sz w:val="22"/>
              <w:lang w:eastAsia="es-CO"/>
            </w:rPr>
          </w:pPr>
          <w:hyperlink w:anchor="_Toc32523158" w:history="1">
            <w:r w:rsidR="00E540D7" w:rsidRPr="00C8119E">
              <w:rPr>
                <w:rStyle w:val="Hipervnculo"/>
                <w:noProof/>
              </w:rPr>
              <w:t>Repositorio del proyecto.</w:t>
            </w:r>
            <w:r w:rsidR="00E540D7">
              <w:rPr>
                <w:noProof/>
                <w:webHidden/>
              </w:rPr>
              <w:tab/>
            </w:r>
            <w:r w:rsidR="00E540D7">
              <w:rPr>
                <w:noProof/>
                <w:webHidden/>
              </w:rPr>
              <w:fldChar w:fldCharType="begin"/>
            </w:r>
            <w:r w:rsidR="00E540D7">
              <w:rPr>
                <w:noProof/>
                <w:webHidden/>
              </w:rPr>
              <w:instrText xml:space="preserve"> PAGEREF _Toc32523158 \h </w:instrText>
            </w:r>
            <w:r w:rsidR="00E540D7">
              <w:rPr>
                <w:noProof/>
                <w:webHidden/>
              </w:rPr>
            </w:r>
            <w:r w:rsidR="00E540D7">
              <w:rPr>
                <w:noProof/>
                <w:webHidden/>
              </w:rPr>
              <w:fldChar w:fldCharType="separate"/>
            </w:r>
            <w:r w:rsidR="00E540D7">
              <w:rPr>
                <w:noProof/>
                <w:webHidden/>
              </w:rPr>
              <w:t>80</w:t>
            </w:r>
            <w:r w:rsidR="00E540D7">
              <w:rPr>
                <w:noProof/>
                <w:webHidden/>
              </w:rPr>
              <w:fldChar w:fldCharType="end"/>
            </w:r>
          </w:hyperlink>
        </w:p>
        <w:p w14:paraId="4264540B" w14:textId="4003CA39" w:rsidR="00E540D7" w:rsidRDefault="00840202" w:rsidP="00E540D7">
          <w:pPr>
            <w:pStyle w:val="TDC3"/>
            <w:tabs>
              <w:tab w:val="right" w:leader="dot" w:pos="9350"/>
            </w:tabs>
            <w:spacing w:after="0"/>
            <w:rPr>
              <w:rFonts w:asciiTheme="minorHAnsi" w:eastAsiaTheme="minorEastAsia" w:hAnsiTheme="minorHAnsi"/>
              <w:noProof/>
              <w:sz w:val="22"/>
              <w:lang w:eastAsia="es-CO"/>
            </w:rPr>
          </w:pPr>
          <w:hyperlink w:anchor="_Toc32523159" w:history="1">
            <w:r w:rsidR="00E540D7" w:rsidRPr="00C8119E">
              <w:rPr>
                <w:rStyle w:val="Hipervnculo"/>
                <w:noProof/>
              </w:rPr>
              <w:t>Resultados de la verificación.</w:t>
            </w:r>
            <w:r w:rsidR="00E540D7">
              <w:rPr>
                <w:noProof/>
                <w:webHidden/>
              </w:rPr>
              <w:tab/>
            </w:r>
            <w:r w:rsidR="00E540D7">
              <w:rPr>
                <w:noProof/>
                <w:webHidden/>
              </w:rPr>
              <w:fldChar w:fldCharType="begin"/>
            </w:r>
            <w:r w:rsidR="00E540D7">
              <w:rPr>
                <w:noProof/>
                <w:webHidden/>
              </w:rPr>
              <w:instrText xml:space="preserve"> PAGEREF _Toc32523159 \h </w:instrText>
            </w:r>
            <w:r w:rsidR="00E540D7">
              <w:rPr>
                <w:noProof/>
                <w:webHidden/>
              </w:rPr>
            </w:r>
            <w:r w:rsidR="00E540D7">
              <w:rPr>
                <w:noProof/>
                <w:webHidden/>
              </w:rPr>
              <w:fldChar w:fldCharType="separate"/>
            </w:r>
            <w:r w:rsidR="00E540D7">
              <w:rPr>
                <w:noProof/>
                <w:webHidden/>
              </w:rPr>
              <w:t>81</w:t>
            </w:r>
            <w:r w:rsidR="00E540D7">
              <w:rPr>
                <w:noProof/>
                <w:webHidden/>
              </w:rPr>
              <w:fldChar w:fldCharType="end"/>
            </w:r>
          </w:hyperlink>
        </w:p>
        <w:p w14:paraId="1DF90303" w14:textId="6D5D76E3" w:rsidR="00E540D7" w:rsidRDefault="00840202" w:rsidP="00E540D7">
          <w:pPr>
            <w:pStyle w:val="TDC2"/>
            <w:tabs>
              <w:tab w:val="right" w:leader="dot" w:pos="9350"/>
            </w:tabs>
            <w:spacing w:after="0"/>
            <w:rPr>
              <w:rFonts w:asciiTheme="minorHAnsi" w:eastAsiaTheme="minorEastAsia" w:hAnsiTheme="minorHAnsi"/>
              <w:noProof/>
              <w:sz w:val="22"/>
              <w:lang w:eastAsia="es-CO"/>
            </w:rPr>
          </w:pPr>
          <w:hyperlink w:anchor="_Toc32523160" w:history="1">
            <w:r w:rsidR="00E540D7" w:rsidRPr="00C8119E">
              <w:rPr>
                <w:rStyle w:val="Hipervnculo"/>
                <w:rFonts w:eastAsia="Times New Roman"/>
                <w:noProof/>
              </w:rPr>
              <w:t>6.2 Fase 2: Ejecución del plan del proyecto</w:t>
            </w:r>
            <w:r w:rsidR="00E540D7">
              <w:rPr>
                <w:noProof/>
                <w:webHidden/>
              </w:rPr>
              <w:tab/>
            </w:r>
            <w:r w:rsidR="00E540D7">
              <w:rPr>
                <w:noProof/>
                <w:webHidden/>
              </w:rPr>
              <w:fldChar w:fldCharType="begin"/>
            </w:r>
            <w:r w:rsidR="00E540D7">
              <w:rPr>
                <w:noProof/>
                <w:webHidden/>
              </w:rPr>
              <w:instrText xml:space="preserve"> PAGEREF _Toc32523160 \h </w:instrText>
            </w:r>
            <w:r w:rsidR="00E540D7">
              <w:rPr>
                <w:noProof/>
                <w:webHidden/>
              </w:rPr>
            </w:r>
            <w:r w:rsidR="00E540D7">
              <w:rPr>
                <w:noProof/>
                <w:webHidden/>
              </w:rPr>
              <w:fldChar w:fldCharType="separate"/>
            </w:r>
            <w:r w:rsidR="00E540D7">
              <w:rPr>
                <w:noProof/>
                <w:webHidden/>
              </w:rPr>
              <w:t>82</w:t>
            </w:r>
            <w:r w:rsidR="00E540D7">
              <w:rPr>
                <w:noProof/>
                <w:webHidden/>
              </w:rPr>
              <w:fldChar w:fldCharType="end"/>
            </w:r>
          </w:hyperlink>
        </w:p>
        <w:p w14:paraId="74F55BD5" w14:textId="531E986E" w:rsidR="00E540D7" w:rsidRDefault="00840202" w:rsidP="00E540D7">
          <w:pPr>
            <w:pStyle w:val="TDC3"/>
            <w:tabs>
              <w:tab w:val="right" w:leader="dot" w:pos="9350"/>
            </w:tabs>
            <w:spacing w:after="0"/>
            <w:rPr>
              <w:rFonts w:asciiTheme="minorHAnsi" w:eastAsiaTheme="minorEastAsia" w:hAnsiTheme="minorHAnsi"/>
              <w:noProof/>
              <w:sz w:val="22"/>
              <w:lang w:eastAsia="es-CO"/>
            </w:rPr>
          </w:pPr>
          <w:hyperlink w:anchor="_Toc32523161" w:history="1">
            <w:r w:rsidR="00E540D7" w:rsidRPr="00C8119E">
              <w:rPr>
                <w:rStyle w:val="Hipervnculo"/>
                <w:noProof/>
              </w:rPr>
              <w:t>Ejecución del repositorio del proyecto.</w:t>
            </w:r>
            <w:r w:rsidR="00E540D7">
              <w:rPr>
                <w:noProof/>
                <w:webHidden/>
              </w:rPr>
              <w:tab/>
            </w:r>
            <w:r w:rsidR="00E540D7">
              <w:rPr>
                <w:noProof/>
                <w:webHidden/>
              </w:rPr>
              <w:fldChar w:fldCharType="begin"/>
            </w:r>
            <w:r w:rsidR="00E540D7">
              <w:rPr>
                <w:noProof/>
                <w:webHidden/>
              </w:rPr>
              <w:instrText xml:space="preserve"> PAGEREF _Toc32523161 \h </w:instrText>
            </w:r>
            <w:r w:rsidR="00E540D7">
              <w:rPr>
                <w:noProof/>
                <w:webHidden/>
              </w:rPr>
            </w:r>
            <w:r w:rsidR="00E540D7">
              <w:rPr>
                <w:noProof/>
                <w:webHidden/>
              </w:rPr>
              <w:fldChar w:fldCharType="separate"/>
            </w:r>
            <w:r w:rsidR="00E540D7">
              <w:rPr>
                <w:noProof/>
                <w:webHidden/>
              </w:rPr>
              <w:t>82</w:t>
            </w:r>
            <w:r w:rsidR="00E540D7">
              <w:rPr>
                <w:noProof/>
                <w:webHidden/>
              </w:rPr>
              <w:fldChar w:fldCharType="end"/>
            </w:r>
          </w:hyperlink>
        </w:p>
        <w:p w14:paraId="03D1011B" w14:textId="4947BFE7" w:rsidR="00E540D7" w:rsidRDefault="00840202" w:rsidP="00E540D7">
          <w:pPr>
            <w:pStyle w:val="TDC3"/>
            <w:tabs>
              <w:tab w:val="right" w:leader="dot" w:pos="9350"/>
            </w:tabs>
            <w:spacing w:after="0"/>
            <w:rPr>
              <w:rFonts w:asciiTheme="minorHAnsi" w:eastAsiaTheme="minorEastAsia" w:hAnsiTheme="minorHAnsi"/>
              <w:noProof/>
              <w:sz w:val="22"/>
              <w:lang w:eastAsia="es-CO"/>
            </w:rPr>
          </w:pPr>
          <w:hyperlink w:anchor="_Toc32523162" w:history="1">
            <w:r w:rsidR="00E540D7" w:rsidRPr="00C8119E">
              <w:rPr>
                <w:rStyle w:val="Hipervnculo"/>
                <w:noProof/>
              </w:rPr>
              <w:t>Acta de reunión.</w:t>
            </w:r>
            <w:r w:rsidR="00E540D7">
              <w:rPr>
                <w:noProof/>
                <w:webHidden/>
              </w:rPr>
              <w:tab/>
            </w:r>
            <w:r w:rsidR="00E540D7">
              <w:rPr>
                <w:noProof/>
                <w:webHidden/>
              </w:rPr>
              <w:fldChar w:fldCharType="begin"/>
            </w:r>
            <w:r w:rsidR="00E540D7">
              <w:rPr>
                <w:noProof/>
                <w:webHidden/>
              </w:rPr>
              <w:instrText xml:space="preserve"> PAGEREF _Toc32523162 \h </w:instrText>
            </w:r>
            <w:r w:rsidR="00E540D7">
              <w:rPr>
                <w:noProof/>
                <w:webHidden/>
              </w:rPr>
            </w:r>
            <w:r w:rsidR="00E540D7">
              <w:rPr>
                <w:noProof/>
                <w:webHidden/>
              </w:rPr>
              <w:fldChar w:fldCharType="separate"/>
            </w:r>
            <w:r w:rsidR="00E540D7">
              <w:rPr>
                <w:noProof/>
                <w:webHidden/>
              </w:rPr>
              <w:t>84</w:t>
            </w:r>
            <w:r w:rsidR="00E540D7">
              <w:rPr>
                <w:noProof/>
                <w:webHidden/>
              </w:rPr>
              <w:fldChar w:fldCharType="end"/>
            </w:r>
          </w:hyperlink>
        </w:p>
        <w:p w14:paraId="04240CB4" w14:textId="0FBEBCFD" w:rsidR="00E540D7" w:rsidRDefault="00840202" w:rsidP="00E540D7">
          <w:pPr>
            <w:pStyle w:val="TDC3"/>
            <w:tabs>
              <w:tab w:val="right" w:leader="dot" w:pos="9350"/>
            </w:tabs>
            <w:spacing w:after="0"/>
            <w:rPr>
              <w:rFonts w:asciiTheme="minorHAnsi" w:eastAsiaTheme="minorEastAsia" w:hAnsiTheme="minorHAnsi"/>
              <w:noProof/>
              <w:sz w:val="22"/>
              <w:lang w:eastAsia="es-CO"/>
            </w:rPr>
          </w:pPr>
          <w:hyperlink w:anchor="_Toc32523163" w:history="1">
            <w:r w:rsidR="00E540D7" w:rsidRPr="00C8119E">
              <w:rPr>
                <w:rStyle w:val="Hipervnculo"/>
                <w:noProof/>
              </w:rPr>
              <w:t>Registro de estado de progreso.</w:t>
            </w:r>
            <w:r w:rsidR="00E540D7">
              <w:rPr>
                <w:noProof/>
                <w:webHidden/>
              </w:rPr>
              <w:tab/>
            </w:r>
            <w:r w:rsidR="00E540D7">
              <w:rPr>
                <w:noProof/>
                <w:webHidden/>
              </w:rPr>
              <w:fldChar w:fldCharType="begin"/>
            </w:r>
            <w:r w:rsidR="00E540D7">
              <w:rPr>
                <w:noProof/>
                <w:webHidden/>
              </w:rPr>
              <w:instrText xml:space="preserve"> PAGEREF _Toc32523163 \h </w:instrText>
            </w:r>
            <w:r w:rsidR="00E540D7">
              <w:rPr>
                <w:noProof/>
                <w:webHidden/>
              </w:rPr>
            </w:r>
            <w:r w:rsidR="00E540D7">
              <w:rPr>
                <w:noProof/>
                <w:webHidden/>
              </w:rPr>
              <w:fldChar w:fldCharType="separate"/>
            </w:r>
            <w:r w:rsidR="00E540D7">
              <w:rPr>
                <w:noProof/>
                <w:webHidden/>
              </w:rPr>
              <w:t>84</w:t>
            </w:r>
            <w:r w:rsidR="00E540D7">
              <w:rPr>
                <w:noProof/>
                <w:webHidden/>
              </w:rPr>
              <w:fldChar w:fldCharType="end"/>
            </w:r>
          </w:hyperlink>
        </w:p>
        <w:p w14:paraId="76080917" w14:textId="59870885" w:rsidR="00E540D7" w:rsidRDefault="00840202" w:rsidP="00E540D7">
          <w:pPr>
            <w:pStyle w:val="TDC3"/>
            <w:tabs>
              <w:tab w:val="right" w:leader="dot" w:pos="9350"/>
            </w:tabs>
            <w:spacing w:after="0"/>
            <w:rPr>
              <w:rFonts w:asciiTheme="minorHAnsi" w:eastAsiaTheme="minorEastAsia" w:hAnsiTheme="minorHAnsi"/>
              <w:noProof/>
              <w:sz w:val="22"/>
              <w:lang w:eastAsia="es-CO"/>
            </w:rPr>
          </w:pPr>
          <w:hyperlink w:anchor="_Toc32523164" w:history="1">
            <w:r w:rsidR="00E540D7" w:rsidRPr="00C8119E">
              <w:rPr>
                <w:rStyle w:val="Hipervnculo"/>
                <w:noProof/>
              </w:rPr>
              <w:t>Solicitud de cambio.</w:t>
            </w:r>
            <w:r w:rsidR="00E540D7">
              <w:rPr>
                <w:noProof/>
                <w:webHidden/>
              </w:rPr>
              <w:tab/>
            </w:r>
            <w:r w:rsidR="00E540D7">
              <w:rPr>
                <w:noProof/>
                <w:webHidden/>
              </w:rPr>
              <w:fldChar w:fldCharType="begin"/>
            </w:r>
            <w:r w:rsidR="00E540D7">
              <w:rPr>
                <w:noProof/>
                <w:webHidden/>
              </w:rPr>
              <w:instrText xml:space="preserve"> PAGEREF _Toc32523164 \h </w:instrText>
            </w:r>
            <w:r w:rsidR="00E540D7">
              <w:rPr>
                <w:noProof/>
                <w:webHidden/>
              </w:rPr>
            </w:r>
            <w:r w:rsidR="00E540D7">
              <w:rPr>
                <w:noProof/>
                <w:webHidden/>
              </w:rPr>
              <w:fldChar w:fldCharType="separate"/>
            </w:r>
            <w:r w:rsidR="00E540D7">
              <w:rPr>
                <w:noProof/>
                <w:webHidden/>
              </w:rPr>
              <w:t>85</w:t>
            </w:r>
            <w:r w:rsidR="00E540D7">
              <w:rPr>
                <w:noProof/>
                <w:webHidden/>
              </w:rPr>
              <w:fldChar w:fldCharType="end"/>
            </w:r>
          </w:hyperlink>
        </w:p>
        <w:p w14:paraId="2D519DEF" w14:textId="2C6E0680" w:rsidR="00E540D7" w:rsidRDefault="00840202" w:rsidP="00E540D7">
          <w:pPr>
            <w:pStyle w:val="TDC2"/>
            <w:tabs>
              <w:tab w:val="right" w:leader="dot" w:pos="9350"/>
            </w:tabs>
            <w:spacing w:after="0"/>
            <w:rPr>
              <w:rFonts w:asciiTheme="minorHAnsi" w:eastAsiaTheme="minorEastAsia" w:hAnsiTheme="minorHAnsi"/>
              <w:noProof/>
              <w:sz w:val="22"/>
              <w:lang w:eastAsia="es-CO"/>
            </w:rPr>
          </w:pPr>
          <w:hyperlink w:anchor="_Toc32523165" w:history="1">
            <w:r w:rsidR="00E540D7" w:rsidRPr="00C8119E">
              <w:rPr>
                <w:rStyle w:val="Hipervnculo"/>
                <w:noProof/>
              </w:rPr>
              <w:t>6.3 Fase 3: Evaluación y control del proyecto</w:t>
            </w:r>
            <w:r w:rsidR="00E540D7">
              <w:rPr>
                <w:noProof/>
                <w:webHidden/>
              </w:rPr>
              <w:tab/>
            </w:r>
            <w:r w:rsidR="00E540D7">
              <w:rPr>
                <w:noProof/>
                <w:webHidden/>
              </w:rPr>
              <w:fldChar w:fldCharType="begin"/>
            </w:r>
            <w:r w:rsidR="00E540D7">
              <w:rPr>
                <w:noProof/>
                <w:webHidden/>
              </w:rPr>
              <w:instrText xml:space="preserve"> PAGEREF _Toc32523165 \h </w:instrText>
            </w:r>
            <w:r w:rsidR="00E540D7">
              <w:rPr>
                <w:noProof/>
                <w:webHidden/>
              </w:rPr>
            </w:r>
            <w:r w:rsidR="00E540D7">
              <w:rPr>
                <w:noProof/>
                <w:webHidden/>
              </w:rPr>
              <w:fldChar w:fldCharType="separate"/>
            </w:r>
            <w:r w:rsidR="00E540D7">
              <w:rPr>
                <w:noProof/>
                <w:webHidden/>
              </w:rPr>
              <w:t>86</w:t>
            </w:r>
            <w:r w:rsidR="00E540D7">
              <w:rPr>
                <w:noProof/>
                <w:webHidden/>
              </w:rPr>
              <w:fldChar w:fldCharType="end"/>
            </w:r>
          </w:hyperlink>
        </w:p>
        <w:p w14:paraId="2F24A6ED" w14:textId="52AFC42A" w:rsidR="00E540D7" w:rsidRDefault="00840202" w:rsidP="00E540D7">
          <w:pPr>
            <w:pStyle w:val="TDC3"/>
            <w:tabs>
              <w:tab w:val="right" w:leader="dot" w:pos="9350"/>
            </w:tabs>
            <w:spacing w:after="0"/>
            <w:rPr>
              <w:rFonts w:asciiTheme="minorHAnsi" w:eastAsiaTheme="minorEastAsia" w:hAnsiTheme="minorHAnsi"/>
              <w:noProof/>
              <w:sz w:val="22"/>
              <w:lang w:eastAsia="es-CO"/>
            </w:rPr>
          </w:pPr>
          <w:hyperlink w:anchor="_Toc32523166" w:history="1">
            <w:r w:rsidR="00E540D7" w:rsidRPr="00C8119E">
              <w:rPr>
                <w:rStyle w:val="Hipervnculo"/>
                <w:noProof/>
              </w:rPr>
              <w:t>Registro de corrección.</w:t>
            </w:r>
            <w:r w:rsidR="00E540D7">
              <w:rPr>
                <w:noProof/>
                <w:webHidden/>
              </w:rPr>
              <w:tab/>
            </w:r>
            <w:r w:rsidR="00E540D7">
              <w:rPr>
                <w:noProof/>
                <w:webHidden/>
              </w:rPr>
              <w:fldChar w:fldCharType="begin"/>
            </w:r>
            <w:r w:rsidR="00E540D7">
              <w:rPr>
                <w:noProof/>
                <w:webHidden/>
              </w:rPr>
              <w:instrText xml:space="preserve"> PAGEREF _Toc32523166 \h </w:instrText>
            </w:r>
            <w:r w:rsidR="00E540D7">
              <w:rPr>
                <w:noProof/>
                <w:webHidden/>
              </w:rPr>
            </w:r>
            <w:r w:rsidR="00E540D7">
              <w:rPr>
                <w:noProof/>
                <w:webHidden/>
              </w:rPr>
              <w:fldChar w:fldCharType="separate"/>
            </w:r>
            <w:r w:rsidR="00E540D7">
              <w:rPr>
                <w:noProof/>
                <w:webHidden/>
              </w:rPr>
              <w:t>87</w:t>
            </w:r>
            <w:r w:rsidR="00E540D7">
              <w:rPr>
                <w:noProof/>
                <w:webHidden/>
              </w:rPr>
              <w:fldChar w:fldCharType="end"/>
            </w:r>
          </w:hyperlink>
        </w:p>
        <w:p w14:paraId="2C24A86B" w14:textId="0875D310" w:rsidR="00E540D7" w:rsidRDefault="00840202" w:rsidP="00E540D7">
          <w:pPr>
            <w:pStyle w:val="TDC2"/>
            <w:tabs>
              <w:tab w:val="right" w:leader="dot" w:pos="9350"/>
            </w:tabs>
            <w:spacing w:after="0"/>
            <w:rPr>
              <w:rFonts w:asciiTheme="minorHAnsi" w:eastAsiaTheme="minorEastAsia" w:hAnsiTheme="minorHAnsi"/>
              <w:noProof/>
              <w:sz w:val="22"/>
              <w:lang w:eastAsia="es-CO"/>
            </w:rPr>
          </w:pPr>
          <w:hyperlink w:anchor="_Toc32523167" w:history="1">
            <w:r w:rsidR="00E540D7" w:rsidRPr="00C8119E">
              <w:rPr>
                <w:rStyle w:val="Hipervnculo"/>
                <w:noProof/>
              </w:rPr>
              <w:t>6.4 Fase 4: Cierre del proyecto</w:t>
            </w:r>
            <w:r w:rsidR="00E540D7">
              <w:rPr>
                <w:noProof/>
                <w:webHidden/>
              </w:rPr>
              <w:tab/>
            </w:r>
            <w:r w:rsidR="00E540D7">
              <w:rPr>
                <w:noProof/>
                <w:webHidden/>
              </w:rPr>
              <w:fldChar w:fldCharType="begin"/>
            </w:r>
            <w:r w:rsidR="00E540D7">
              <w:rPr>
                <w:noProof/>
                <w:webHidden/>
              </w:rPr>
              <w:instrText xml:space="preserve"> PAGEREF _Toc32523167 \h </w:instrText>
            </w:r>
            <w:r w:rsidR="00E540D7">
              <w:rPr>
                <w:noProof/>
                <w:webHidden/>
              </w:rPr>
            </w:r>
            <w:r w:rsidR="00E540D7">
              <w:rPr>
                <w:noProof/>
                <w:webHidden/>
              </w:rPr>
              <w:fldChar w:fldCharType="separate"/>
            </w:r>
            <w:r w:rsidR="00E540D7">
              <w:rPr>
                <w:noProof/>
                <w:webHidden/>
              </w:rPr>
              <w:t>88</w:t>
            </w:r>
            <w:r w:rsidR="00E540D7">
              <w:rPr>
                <w:noProof/>
                <w:webHidden/>
              </w:rPr>
              <w:fldChar w:fldCharType="end"/>
            </w:r>
          </w:hyperlink>
        </w:p>
        <w:p w14:paraId="155DCDF1" w14:textId="76008685" w:rsidR="00E540D7" w:rsidRDefault="00840202" w:rsidP="00E540D7">
          <w:pPr>
            <w:pStyle w:val="TDC3"/>
            <w:tabs>
              <w:tab w:val="right" w:leader="dot" w:pos="9350"/>
            </w:tabs>
            <w:spacing w:after="0"/>
            <w:rPr>
              <w:rFonts w:asciiTheme="minorHAnsi" w:eastAsiaTheme="minorEastAsia" w:hAnsiTheme="minorHAnsi"/>
              <w:noProof/>
              <w:sz w:val="22"/>
              <w:lang w:eastAsia="es-CO"/>
            </w:rPr>
          </w:pPr>
          <w:hyperlink w:anchor="_Toc32523168" w:history="1">
            <w:r w:rsidR="00E540D7" w:rsidRPr="00C8119E">
              <w:rPr>
                <w:rStyle w:val="Hipervnculo"/>
                <w:noProof/>
              </w:rPr>
              <w:t>Registro de aceptación.</w:t>
            </w:r>
            <w:r w:rsidR="00E540D7">
              <w:rPr>
                <w:noProof/>
                <w:webHidden/>
              </w:rPr>
              <w:tab/>
            </w:r>
            <w:r w:rsidR="00E540D7">
              <w:rPr>
                <w:noProof/>
                <w:webHidden/>
              </w:rPr>
              <w:fldChar w:fldCharType="begin"/>
            </w:r>
            <w:r w:rsidR="00E540D7">
              <w:rPr>
                <w:noProof/>
                <w:webHidden/>
              </w:rPr>
              <w:instrText xml:space="preserve"> PAGEREF _Toc32523168 \h </w:instrText>
            </w:r>
            <w:r w:rsidR="00E540D7">
              <w:rPr>
                <w:noProof/>
                <w:webHidden/>
              </w:rPr>
            </w:r>
            <w:r w:rsidR="00E540D7">
              <w:rPr>
                <w:noProof/>
                <w:webHidden/>
              </w:rPr>
              <w:fldChar w:fldCharType="separate"/>
            </w:r>
            <w:r w:rsidR="00E540D7">
              <w:rPr>
                <w:noProof/>
                <w:webHidden/>
              </w:rPr>
              <w:t>88</w:t>
            </w:r>
            <w:r w:rsidR="00E540D7">
              <w:rPr>
                <w:noProof/>
                <w:webHidden/>
              </w:rPr>
              <w:fldChar w:fldCharType="end"/>
            </w:r>
          </w:hyperlink>
        </w:p>
        <w:p w14:paraId="4AB24B73" w14:textId="125A4C84" w:rsidR="00E540D7" w:rsidRDefault="00840202" w:rsidP="00E540D7">
          <w:pPr>
            <w:pStyle w:val="TDC1"/>
            <w:spacing w:line="480" w:lineRule="auto"/>
            <w:rPr>
              <w:rFonts w:asciiTheme="minorHAnsi" w:eastAsiaTheme="minorEastAsia" w:hAnsiTheme="minorHAnsi"/>
              <w:noProof/>
              <w:sz w:val="22"/>
              <w:lang w:eastAsia="es-CO"/>
            </w:rPr>
          </w:pPr>
          <w:hyperlink w:anchor="_Toc32523169" w:history="1">
            <w:r w:rsidR="00E540D7" w:rsidRPr="00C8119E">
              <w:rPr>
                <w:rStyle w:val="Hipervnculo"/>
                <w:noProof/>
              </w:rPr>
              <w:t>7. Conclusiones</w:t>
            </w:r>
            <w:r w:rsidR="00E540D7">
              <w:rPr>
                <w:noProof/>
                <w:webHidden/>
              </w:rPr>
              <w:tab/>
            </w:r>
            <w:r w:rsidR="00E540D7">
              <w:rPr>
                <w:noProof/>
                <w:webHidden/>
              </w:rPr>
              <w:fldChar w:fldCharType="begin"/>
            </w:r>
            <w:r w:rsidR="00E540D7">
              <w:rPr>
                <w:noProof/>
                <w:webHidden/>
              </w:rPr>
              <w:instrText xml:space="preserve"> PAGEREF _Toc32523169 \h </w:instrText>
            </w:r>
            <w:r w:rsidR="00E540D7">
              <w:rPr>
                <w:noProof/>
                <w:webHidden/>
              </w:rPr>
            </w:r>
            <w:r w:rsidR="00E540D7">
              <w:rPr>
                <w:noProof/>
                <w:webHidden/>
              </w:rPr>
              <w:fldChar w:fldCharType="separate"/>
            </w:r>
            <w:r w:rsidR="00E540D7">
              <w:rPr>
                <w:noProof/>
                <w:webHidden/>
              </w:rPr>
              <w:t>89</w:t>
            </w:r>
            <w:r w:rsidR="00E540D7">
              <w:rPr>
                <w:noProof/>
                <w:webHidden/>
              </w:rPr>
              <w:fldChar w:fldCharType="end"/>
            </w:r>
          </w:hyperlink>
        </w:p>
        <w:p w14:paraId="35055DC2" w14:textId="28EA81A3" w:rsidR="00E540D7" w:rsidRDefault="00840202" w:rsidP="00E540D7">
          <w:pPr>
            <w:pStyle w:val="TDC1"/>
            <w:spacing w:line="480" w:lineRule="auto"/>
            <w:rPr>
              <w:rFonts w:asciiTheme="minorHAnsi" w:eastAsiaTheme="minorEastAsia" w:hAnsiTheme="minorHAnsi"/>
              <w:noProof/>
              <w:sz w:val="22"/>
              <w:lang w:eastAsia="es-CO"/>
            </w:rPr>
          </w:pPr>
          <w:hyperlink w:anchor="_Toc32523170" w:history="1">
            <w:r w:rsidR="00E540D7" w:rsidRPr="00C8119E">
              <w:rPr>
                <w:rStyle w:val="Hipervnculo"/>
                <w:noProof/>
              </w:rPr>
              <w:t>8. Referencias</w:t>
            </w:r>
            <w:r w:rsidR="00E540D7">
              <w:rPr>
                <w:noProof/>
                <w:webHidden/>
              </w:rPr>
              <w:tab/>
            </w:r>
            <w:r w:rsidR="00E540D7">
              <w:rPr>
                <w:noProof/>
                <w:webHidden/>
              </w:rPr>
              <w:fldChar w:fldCharType="begin"/>
            </w:r>
            <w:r w:rsidR="00E540D7">
              <w:rPr>
                <w:noProof/>
                <w:webHidden/>
              </w:rPr>
              <w:instrText xml:space="preserve"> PAGEREF _Toc32523170 \h </w:instrText>
            </w:r>
            <w:r w:rsidR="00E540D7">
              <w:rPr>
                <w:noProof/>
                <w:webHidden/>
              </w:rPr>
            </w:r>
            <w:r w:rsidR="00E540D7">
              <w:rPr>
                <w:noProof/>
                <w:webHidden/>
              </w:rPr>
              <w:fldChar w:fldCharType="separate"/>
            </w:r>
            <w:r w:rsidR="00E540D7">
              <w:rPr>
                <w:noProof/>
                <w:webHidden/>
              </w:rPr>
              <w:t>90</w:t>
            </w:r>
            <w:r w:rsidR="00E540D7">
              <w:rPr>
                <w:noProof/>
                <w:webHidden/>
              </w:rPr>
              <w:fldChar w:fldCharType="end"/>
            </w:r>
          </w:hyperlink>
        </w:p>
        <w:p w14:paraId="6B1EB913" w14:textId="29EAB34B" w:rsidR="00127F3D" w:rsidRDefault="00127F3D" w:rsidP="00E540D7">
          <w:pPr>
            <w:ind w:firstLine="0"/>
          </w:pPr>
          <w:r>
            <w:rPr>
              <w:b/>
              <w:bCs/>
              <w:lang w:val="es-ES"/>
            </w:rPr>
            <w:fldChar w:fldCharType="end"/>
          </w:r>
        </w:p>
      </w:sdtContent>
    </w:sdt>
    <w:p w14:paraId="14AEF322" w14:textId="77777777" w:rsidR="00127F3D" w:rsidRDefault="00127F3D" w:rsidP="00127F3D"/>
    <w:p w14:paraId="16B2221E" w14:textId="0080E12E" w:rsidR="00127F3D" w:rsidRDefault="00127F3D" w:rsidP="00127F3D"/>
    <w:p w14:paraId="6B4B4659" w14:textId="41D6BDB8" w:rsidR="007E122D" w:rsidRDefault="007E122D" w:rsidP="00127F3D"/>
    <w:p w14:paraId="663904BF" w14:textId="3478097A" w:rsidR="007E122D" w:rsidRDefault="007E122D" w:rsidP="00127F3D"/>
    <w:p w14:paraId="7C104AFC" w14:textId="18199232" w:rsidR="007E122D" w:rsidRDefault="007E122D" w:rsidP="00127F3D"/>
    <w:p w14:paraId="7AC018F6" w14:textId="77777777" w:rsidR="00F17726" w:rsidRDefault="00F17726" w:rsidP="00C72DB3">
      <w:pPr>
        <w:ind w:firstLine="0"/>
        <w:rPr>
          <w:rFonts w:cs="Times New Roman"/>
          <w:b/>
        </w:rPr>
      </w:pPr>
    </w:p>
    <w:p w14:paraId="41BACD1C" w14:textId="5033CBC1" w:rsidR="0087647F" w:rsidRPr="0087647F" w:rsidRDefault="007A539B" w:rsidP="00E540D7">
      <w:pPr>
        <w:jc w:val="center"/>
        <w:rPr>
          <w:rFonts w:cs="Times New Roman"/>
          <w:b/>
        </w:rPr>
      </w:pPr>
      <w:r>
        <w:rPr>
          <w:rFonts w:cs="Times New Roman"/>
          <w:b/>
        </w:rPr>
        <w:lastRenderedPageBreak/>
        <w:t>Lista de tablas</w:t>
      </w:r>
    </w:p>
    <w:p w14:paraId="2DCCD1D1" w14:textId="0A2D1818" w:rsidR="00E540D7" w:rsidRDefault="00991E2E" w:rsidP="00E540D7">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32523113" w:history="1">
        <w:r w:rsidR="00E540D7" w:rsidRPr="00D120EA">
          <w:rPr>
            <w:rStyle w:val="Hipervnculo"/>
            <w:noProof/>
          </w:rPr>
          <w:t>Tabla 1. Diagnóstico y pronóstico del proyecto.</w:t>
        </w:r>
        <w:r w:rsidR="00E540D7">
          <w:rPr>
            <w:noProof/>
            <w:webHidden/>
          </w:rPr>
          <w:tab/>
        </w:r>
        <w:r w:rsidR="00E540D7">
          <w:rPr>
            <w:noProof/>
            <w:webHidden/>
          </w:rPr>
          <w:fldChar w:fldCharType="begin"/>
        </w:r>
        <w:r w:rsidR="00E540D7">
          <w:rPr>
            <w:noProof/>
            <w:webHidden/>
          </w:rPr>
          <w:instrText xml:space="preserve"> PAGEREF _Toc32523113 \h </w:instrText>
        </w:r>
        <w:r w:rsidR="00E540D7">
          <w:rPr>
            <w:noProof/>
            <w:webHidden/>
          </w:rPr>
        </w:r>
        <w:r w:rsidR="00E540D7">
          <w:rPr>
            <w:noProof/>
            <w:webHidden/>
          </w:rPr>
          <w:fldChar w:fldCharType="separate"/>
        </w:r>
        <w:r w:rsidR="00E540D7">
          <w:rPr>
            <w:noProof/>
            <w:webHidden/>
          </w:rPr>
          <w:t>4</w:t>
        </w:r>
        <w:r w:rsidR="00E540D7">
          <w:rPr>
            <w:noProof/>
            <w:webHidden/>
          </w:rPr>
          <w:fldChar w:fldCharType="end"/>
        </w:r>
      </w:hyperlink>
    </w:p>
    <w:p w14:paraId="259A17A5" w14:textId="62037501" w:rsidR="00E540D7" w:rsidRDefault="00840202"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14" w:history="1">
        <w:r w:rsidR="00E540D7" w:rsidRPr="00D120EA">
          <w:rPr>
            <w:rStyle w:val="Hipervnculo"/>
            <w:noProof/>
          </w:rPr>
          <w:t>Tabla 2. Diagramas de UML por categoría.</w:t>
        </w:r>
        <w:r w:rsidR="00E540D7">
          <w:rPr>
            <w:noProof/>
            <w:webHidden/>
          </w:rPr>
          <w:tab/>
        </w:r>
        <w:r w:rsidR="00E540D7">
          <w:rPr>
            <w:noProof/>
            <w:webHidden/>
          </w:rPr>
          <w:fldChar w:fldCharType="begin"/>
        </w:r>
        <w:r w:rsidR="00E540D7">
          <w:rPr>
            <w:noProof/>
            <w:webHidden/>
          </w:rPr>
          <w:instrText xml:space="preserve"> PAGEREF _Toc32523114 \h </w:instrText>
        </w:r>
        <w:r w:rsidR="00E540D7">
          <w:rPr>
            <w:noProof/>
            <w:webHidden/>
          </w:rPr>
        </w:r>
        <w:r w:rsidR="00E540D7">
          <w:rPr>
            <w:noProof/>
            <w:webHidden/>
          </w:rPr>
          <w:fldChar w:fldCharType="separate"/>
        </w:r>
        <w:r w:rsidR="00E540D7">
          <w:rPr>
            <w:noProof/>
            <w:webHidden/>
          </w:rPr>
          <w:t>13</w:t>
        </w:r>
        <w:r w:rsidR="00E540D7">
          <w:rPr>
            <w:noProof/>
            <w:webHidden/>
          </w:rPr>
          <w:fldChar w:fldCharType="end"/>
        </w:r>
      </w:hyperlink>
    </w:p>
    <w:p w14:paraId="2389CAD1" w14:textId="01CFB6A6" w:rsidR="00E540D7" w:rsidRDefault="00840202"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15" w:history="1">
        <w:r w:rsidR="00E540D7" w:rsidRPr="00D120EA">
          <w:rPr>
            <w:rStyle w:val="Hipervnculo"/>
            <w:rFonts w:cs="Times New Roman"/>
            <w:noProof/>
          </w:rPr>
          <w:t>Tabla 3. Público objetivo de la ISO/IEC 29110.</w:t>
        </w:r>
        <w:r w:rsidR="00E540D7">
          <w:rPr>
            <w:noProof/>
            <w:webHidden/>
          </w:rPr>
          <w:tab/>
        </w:r>
        <w:r w:rsidR="00E540D7">
          <w:rPr>
            <w:noProof/>
            <w:webHidden/>
          </w:rPr>
          <w:fldChar w:fldCharType="begin"/>
        </w:r>
        <w:r w:rsidR="00E540D7">
          <w:rPr>
            <w:noProof/>
            <w:webHidden/>
          </w:rPr>
          <w:instrText xml:space="preserve"> PAGEREF _Toc32523115 \h </w:instrText>
        </w:r>
        <w:r w:rsidR="00E540D7">
          <w:rPr>
            <w:noProof/>
            <w:webHidden/>
          </w:rPr>
        </w:r>
        <w:r w:rsidR="00E540D7">
          <w:rPr>
            <w:noProof/>
            <w:webHidden/>
          </w:rPr>
          <w:fldChar w:fldCharType="separate"/>
        </w:r>
        <w:r w:rsidR="00E540D7">
          <w:rPr>
            <w:noProof/>
            <w:webHidden/>
          </w:rPr>
          <w:t>14</w:t>
        </w:r>
        <w:r w:rsidR="00E540D7">
          <w:rPr>
            <w:noProof/>
            <w:webHidden/>
          </w:rPr>
          <w:fldChar w:fldCharType="end"/>
        </w:r>
      </w:hyperlink>
    </w:p>
    <w:p w14:paraId="78367E67" w14:textId="30EBEB67" w:rsidR="00E540D7" w:rsidRDefault="00840202"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16" w:history="1">
        <w:r w:rsidR="00E540D7" w:rsidRPr="00D120EA">
          <w:rPr>
            <w:rStyle w:val="Hipervnculo"/>
            <w:noProof/>
          </w:rPr>
          <w:t>Tabla 4. Productos o artefactos según la ISO/IEC 29110.</w:t>
        </w:r>
        <w:r w:rsidR="00E540D7">
          <w:rPr>
            <w:noProof/>
            <w:webHidden/>
          </w:rPr>
          <w:tab/>
        </w:r>
        <w:r w:rsidR="00E540D7">
          <w:rPr>
            <w:noProof/>
            <w:webHidden/>
          </w:rPr>
          <w:fldChar w:fldCharType="begin"/>
        </w:r>
        <w:r w:rsidR="00E540D7">
          <w:rPr>
            <w:noProof/>
            <w:webHidden/>
          </w:rPr>
          <w:instrText xml:space="preserve"> PAGEREF _Toc32523116 \h </w:instrText>
        </w:r>
        <w:r w:rsidR="00E540D7">
          <w:rPr>
            <w:noProof/>
            <w:webHidden/>
          </w:rPr>
        </w:r>
        <w:r w:rsidR="00E540D7">
          <w:rPr>
            <w:noProof/>
            <w:webHidden/>
          </w:rPr>
          <w:fldChar w:fldCharType="separate"/>
        </w:r>
        <w:r w:rsidR="00E540D7">
          <w:rPr>
            <w:noProof/>
            <w:webHidden/>
          </w:rPr>
          <w:t>18</w:t>
        </w:r>
        <w:r w:rsidR="00E540D7">
          <w:rPr>
            <w:noProof/>
            <w:webHidden/>
          </w:rPr>
          <w:fldChar w:fldCharType="end"/>
        </w:r>
      </w:hyperlink>
    </w:p>
    <w:p w14:paraId="1AB64F39" w14:textId="5D9C2463" w:rsidR="00127F3D" w:rsidRDefault="00991E2E" w:rsidP="00E540D7">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415DC933" w14:textId="77777777" w:rsidR="00F17726" w:rsidRDefault="00F17726" w:rsidP="00F823AB">
      <w:pPr>
        <w:tabs>
          <w:tab w:val="left" w:pos="5610"/>
        </w:tabs>
        <w:ind w:firstLine="0"/>
        <w:rPr>
          <w:b/>
        </w:rPr>
      </w:pPr>
    </w:p>
    <w:p w14:paraId="7B0C08A2" w14:textId="1C82C8F7" w:rsidR="0020006B" w:rsidRDefault="001F0D8F" w:rsidP="00E540D7">
      <w:pPr>
        <w:tabs>
          <w:tab w:val="left" w:pos="5610"/>
        </w:tabs>
        <w:ind w:firstLine="0"/>
        <w:jc w:val="center"/>
        <w:rPr>
          <w:b/>
        </w:rPr>
      </w:pPr>
      <w:r w:rsidRPr="00D802CB">
        <w:rPr>
          <w:b/>
        </w:rPr>
        <w:lastRenderedPageBreak/>
        <w:t>Lista de figuras</w:t>
      </w:r>
    </w:p>
    <w:p w14:paraId="5B68C400" w14:textId="46319216" w:rsidR="00E540D7" w:rsidRDefault="00D802CB" w:rsidP="00E540D7">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32523100" w:history="1">
        <w:r w:rsidR="00E540D7" w:rsidRPr="00375F7D">
          <w:rPr>
            <w:rStyle w:val="Hipervnculo"/>
            <w:rFonts w:cs="Times New Roman"/>
            <w:noProof/>
          </w:rPr>
          <w:t>Figura 1. Diagrama Causa y efecto.</w:t>
        </w:r>
        <w:r w:rsidR="00E540D7">
          <w:rPr>
            <w:noProof/>
            <w:webHidden/>
          </w:rPr>
          <w:tab/>
        </w:r>
        <w:r w:rsidR="00E540D7">
          <w:rPr>
            <w:noProof/>
            <w:webHidden/>
          </w:rPr>
          <w:fldChar w:fldCharType="begin"/>
        </w:r>
        <w:r w:rsidR="00E540D7">
          <w:rPr>
            <w:noProof/>
            <w:webHidden/>
          </w:rPr>
          <w:instrText xml:space="preserve"> PAGEREF _Toc32523100 \h </w:instrText>
        </w:r>
        <w:r w:rsidR="00E540D7">
          <w:rPr>
            <w:noProof/>
            <w:webHidden/>
          </w:rPr>
        </w:r>
        <w:r w:rsidR="00E540D7">
          <w:rPr>
            <w:noProof/>
            <w:webHidden/>
          </w:rPr>
          <w:fldChar w:fldCharType="separate"/>
        </w:r>
        <w:r w:rsidR="00E540D7">
          <w:rPr>
            <w:noProof/>
            <w:webHidden/>
          </w:rPr>
          <w:t>4</w:t>
        </w:r>
        <w:r w:rsidR="00E540D7">
          <w:rPr>
            <w:noProof/>
            <w:webHidden/>
          </w:rPr>
          <w:fldChar w:fldCharType="end"/>
        </w:r>
      </w:hyperlink>
    </w:p>
    <w:p w14:paraId="5D342B22" w14:textId="5475F235" w:rsidR="00E540D7" w:rsidRDefault="00840202"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1" w:history="1">
        <w:r w:rsidR="00E540D7" w:rsidRPr="00375F7D">
          <w:rPr>
            <w:rStyle w:val="Hipervnculo"/>
            <w:noProof/>
          </w:rPr>
          <w:t>Figura 2. Procesos básicos de la guía de perfiles.</w:t>
        </w:r>
        <w:r w:rsidR="00E540D7">
          <w:rPr>
            <w:noProof/>
            <w:webHidden/>
          </w:rPr>
          <w:tab/>
        </w:r>
        <w:r w:rsidR="00E540D7">
          <w:rPr>
            <w:noProof/>
            <w:webHidden/>
          </w:rPr>
          <w:fldChar w:fldCharType="begin"/>
        </w:r>
        <w:r w:rsidR="00E540D7">
          <w:rPr>
            <w:noProof/>
            <w:webHidden/>
          </w:rPr>
          <w:instrText xml:space="preserve"> PAGEREF _Toc32523101 \h </w:instrText>
        </w:r>
        <w:r w:rsidR="00E540D7">
          <w:rPr>
            <w:noProof/>
            <w:webHidden/>
          </w:rPr>
        </w:r>
        <w:r w:rsidR="00E540D7">
          <w:rPr>
            <w:noProof/>
            <w:webHidden/>
          </w:rPr>
          <w:fldChar w:fldCharType="separate"/>
        </w:r>
        <w:r w:rsidR="00E540D7">
          <w:rPr>
            <w:noProof/>
            <w:webHidden/>
          </w:rPr>
          <w:t>15</w:t>
        </w:r>
        <w:r w:rsidR="00E540D7">
          <w:rPr>
            <w:noProof/>
            <w:webHidden/>
          </w:rPr>
          <w:fldChar w:fldCharType="end"/>
        </w:r>
      </w:hyperlink>
    </w:p>
    <w:p w14:paraId="3567B036" w14:textId="2A1093F7" w:rsidR="00E540D7" w:rsidRDefault="00840202"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2" w:history="1">
        <w:r w:rsidR="00E540D7" w:rsidRPr="00375F7D">
          <w:rPr>
            <w:rStyle w:val="Hipervnculo"/>
            <w:noProof/>
          </w:rPr>
          <w:t>Figura 3. Diagrama del proceso de gestión del proyecto.</w:t>
        </w:r>
        <w:r w:rsidR="00E540D7">
          <w:rPr>
            <w:noProof/>
            <w:webHidden/>
          </w:rPr>
          <w:tab/>
        </w:r>
        <w:r w:rsidR="00E540D7">
          <w:rPr>
            <w:noProof/>
            <w:webHidden/>
          </w:rPr>
          <w:fldChar w:fldCharType="begin"/>
        </w:r>
        <w:r w:rsidR="00E540D7">
          <w:rPr>
            <w:noProof/>
            <w:webHidden/>
          </w:rPr>
          <w:instrText xml:space="preserve"> PAGEREF _Toc32523102 \h </w:instrText>
        </w:r>
        <w:r w:rsidR="00E540D7">
          <w:rPr>
            <w:noProof/>
            <w:webHidden/>
          </w:rPr>
        </w:r>
        <w:r w:rsidR="00E540D7">
          <w:rPr>
            <w:noProof/>
            <w:webHidden/>
          </w:rPr>
          <w:fldChar w:fldCharType="separate"/>
        </w:r>
        <w:r w:rsidR="00E540D7">
          <w:rPr>
            <w:noProof/>
            <w:webHidden/>
          </w:rPr>
          <w:t>16</w:t>
        </w:r>
        <w:r w:rsidR="00E540D7">
          <w:rPr>
            <w:noProof/>
            <w:webHidden/>
          </w:rPr>
          <w:fldChar w:fldCharType="end"/>
        </w:r>
      </w:hyperlink>
    </w:p>
    <w:p w14:paraId="65DFE0EE" w14:textId="389DDE86" w:rsidR="00E540D7" w:rsidRDefault="00840202"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3" w:history="1">
        <w:r w:rsidR="00E540D7" w:rsidRPr="00375F7D">
          <w:rPr>
            <w:rStyle w:val="Hipervnculo"/>
            <w:noProof/>
          </w:rPr>
          <w:t>Figura 4. Diagrama del proceso de implementación de software.</w:t>
        </w:r>
        <w:r w:rsidR="00E540D7">
          <w:rPr>
            <w:noProof/>
            <w:webHidden/>
          </w:rPr>
          <w:tab/>
        </w:r>
        <w:r w:rsidR="00E540D7">
          <w:rPr>
            <w:noProof/>
            <w:webHidden/>
          </w:rPr>
          <w:fldChar w:fldCharType="begin"/>
        </w:r>
        <w:r w:rsidR="00E540D7">
          <w:rPr>
            <w:noProof/>
            <w:webHidden/>
          </w:rPr>
          <w:instrText xml:space="preserve"> PAGEREF _Toc32523103 \h </w:instrText>
        </w:r>
        <w:r w:rsidR="00E540D7">
          <w:rPr>
            <w:noProof/>
            <w:webHidden/>
          </w:rPr>
        </w:r>
        <w:r w:rsidR="00E540D7">
          <w:rPr>
            <w:noProof/>
            <w:webHidden/>
          </w:rPr>
          <w:fldChar w:fldCharType="separate"/>
        </w:r>
        <w:r w:rsidR="00E540D7">
          <w:rPr>
            <w:noProof/>
            <w:webHidden/>
          </w:rPr>
          <w:t>18</w:t>
        </w:r>
        <w:r w:rsidR="00E540D7">
          <w:rPr>
            <w:noProof/>
            <w:webHidden/>
          </w:rPr>
          <w:fldChar w:fldCharType="end"/>
        </w:r>
      </w:hyperlink>
    </w:p>
    <w:p w14:paraId="58C4F814" w14:textId="34B75697" w:rsidR="00E540D7" w:rsidRDefault="00840202"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4" w:history="1">
        <w:r w:rsidR="00E540D7" w:rsidRPr="00375F7D">
          <w:rPr>
            <w:rStyle w:val="Hipervnculo"/>
            <w:noProof/>
          </w:rPr>
          <w:t>Figura 5. Proceso de ICONIX.</w:t>
        </w:r>
        <w:r w:rsidR="00E540D7">
          <w:rPr>
            <w:noProof/>
            <w:webHidden/>
          </w:rPr>
          <w:tab/>
        </w:r>
        <w:r w:rsidR="00E540D7">
          <w:rPr>
            <w:noProof/>
            <w:webHidden/>
          </w:rPr>
          <w:fldChar w:fldCharType="begin"/>
        </w:r>
        <w:r w:rsidR="00E540D7">
          <w:rPr>
            <w:noProof/>
            <w:webHidden/>
          </w:rPr>
          <w:instrText xml:space="preserve"> PAGEREF _Toc32523104 \h </w:instrText>
        </w:r>
        <w:r w:rsidR="00E540D7">
          <w:rPr>
            <w:noProof/>
            <w:webHidden/>
          </w:rPr>
        </w:r>
        <w:r w:rsidR="00E540D7">
          <w:rPr>
            <w:noProof/>
            <w:webHidden/>
          </w:rPr>
          <w:fldChar w:fldCharType="separate"/>
        </w:r>
        <w:r w:rsidR="00E540D7">
          <w:rPr>
            <w:noProof/>
            <w:webHidden/>
          </w:rPr>
          <w:t>21</w:t>
        </w:r>
        <w:r w:rsidR="00E540D7">
          <w:rPr>
            <w:noProof/>
            <w:webHidden/>
          </w:rPr>
          <w:fldChar w:fldCharType="end"/>
        </w:r>
      </w:hyperlink>
    </w:p>
    <w:p w14:paraId="176E0D81" w14:textId="059E77F7" w:rsidR="00E540D7" w:rsidRDefault="00840202"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5" w:history="1">
        <w:r w:rsidR="00E540D7" w:rsidRPr="00375F7D">
          <w:rPr>
            <w:rStyle w:val="Hipervnculo"/>
            <w:noProof/>
          </w:rPr>
          <w:t>Figura 6. Captura de imagen de referencia de la aplicación de escritorio de GitHub: GitHub Desktop.</w:t>
        </w:r>
        <w:r w:rsidR="00E540D7">
          <w:rPr>
            <w:noProof/>
            <w:webHidden/>
          </w:rPr>
          <w:tab/>
        </w:r>
        <w:r w:rsidR="00E540D7">
          <w:rPr>
            <w:noProof/>
            <w:webHidden/>
          </w:rPr>
          <w:fldChar w:fldCharType="begin"/>
        </w:r>
        <w:r w:rsidR="00E540D7">
          <w:rPr>
            <w:noProof/>
            <w:webHidden/>
          </w:rPr>
          <w:instrText xml:space="preserve"> PAGEREF _Toc32523105 \h </w:instrText>
        </w:r>
        <w:r w:rsidR="00E540D7">
          <w:rPr>
            <w:noProof/>
            <w:webHidden/>
          </w:rPr>
        </w:r>
        <w:r w:rsidR="00E540D7">
          <w:rPr>
            <w:noProof/>
            <w:webHidden/>
          </w:rPr>
          <w:fldChar w:fldCharType="separate"/>
        </w:r>
        <w:r w:rsidR="00E540D7">
          <w:rPr>
            <w:noProof/>
            <w:webHidden/>
          </w:rPr>
          <w:t>81</w:t>
        </w:r>
        <w:r w:rsidR="00E540D7">
          <w:rPr>
            <w:noProof/>
            <w:webHidden/>
          </w:rPr>
          <w:fldChar w:fldCharType="end"/>
        </w:r>
      </w:hyperlink>
    </w:p>
    <w:p w14:paraId="7408D977" w14:textId="28C6CCE5" w:rsidR="00E540D7" w:rsidRDefault="00840202"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6" w:history="1">
        <w:r w:rsidR="00E540D7" w:rsidRPr="00375F7D">
          <w:rPr>
            <w:rStyle w:val="Hipervnculo"/>
            <w:noProof/>
          </w:rPr>
          <w:t>Figura 7. Ejemplo de una plantilla de resultados de la verificación del plan de proyecto.</w:t>
        </w:r>
        <w:r w:rsidR="00E540D7">
          <w:rPr>
            <w:noProof/>
            <w:webHidden/>
          </w:rPr>
          <w:tab/>
        </w:r>
        <w:r w:rsidR="00E540D7">
          <w:rPr>
            <w:noProof/>
            <w:webHidden/>
          </w:rPr>
          <w:fldChar w:fldCharType="begin"/>
        </w:r>
        <w:r w:rsidR="00E540D7">
          <w:rPr>
            <w:noProof/>
            <w:webHidden/>
          </w:rPr>
          <w:instrText xml:space="preserve"> PAGEREF _Toc32523106 \h </w:instrText>
        </w:r>
        <w:r w:rsidR="00E540D7">
          <w:rPr>
            <w:noProof/>
            <w:webHidden/>
          </w:rPr>
        </w:r>
        <w:r w:rsidR="00E540D7">
          <w:rPr>
            <w:noProof/>
            <w:webHidden/>
          </w:rPr>
          <w:fldChar w:fldCharType="separate"/>
        </w:r>
        <w:r w:rsidR="00E540D7">
          <w:rPr>
            <w:noProof/>
            <w:webHidden/>
          </w:rPr>
          <w:t>82</w:t>
        </w:r>
        <w:r w:rsidR="00E540D7">
          <w:rPr>
            <w:noProof/>
            <w:webHidden/>
          </w:rPr>
          <w:fldChar w:fldCharType="end"/>
        </w:r>
      </w:hyperlink>
    </w:p>
    <w:p w14:paraId="128B8EA3" w14:textId="6DCD7C10" w:rsidR="00E540D7" w:rsidRDefault="00840202"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7" w:history="1">
        <w:r w:rsidR="00E540D7" w:rsidRPr="00375F7D">
          <w:rPr>
            <w:rStyle w:val="Hipervnculo"/>
            <w:noProof/>
          </w:rPr>
          <w:t>Figura 8. Repositorio del proyecto, visto desde la aplicación web de GitHub.</w:t>
        </w:r>
        <w:r w:rsidR="00E540D7">
          <w:rPr>
            <w:noProof/>
            <w:webHidden/>
          </w:rPr>
          <w:tab/>
        </w:r>
        <w:r w:rsidR="00E540D7">
          <w:rPr>
            <w:noProof/>
            <w:webHidden/>
          </w:rPr>
          <w:fldChar w:fldCharType="begin"/>
        </w:r>
        <w:r w:rsidR="00E540D7">
          <w:rPr>
            <w:noProof/>
            <w:webHidden/>
          </w:rPr>
          <w:instrText xml:space="preserve"> PAGEREF _Toc32523107 \h </w:instrText>
        </w:r>
        <w:r w:rsidR="00E540D7">
          <w:rPr>
            <w:noProof/>
            <w:webHidden/>
          </w:rPr>
        </w:r>
        <w:r w:rsidR="00E540D7">
          <w:rPr>
            <w:noProof/>
            <w:webHidden/>
          </w:rPr>
          <w:fldChar w:fldCharType="separate"/>
        </w:r>
        <w:r w:rsidR="00E540D7">
          <w:rPr>
            <w:noProof/>
            <w:webHidden/>
          </w:rPr>
          <w:t>83</w:t>
        </w:r>
        <w:r w:rsidR="00E540D7">
          <w:rPr>
            <w:noProof/>
            <w:webHidden/>
          </w:rPr>
          <w:fldChar w:fldCharType="end"/>
        </w:r>
      </w:hyperlink>
    </w:p>
    <w:p w14:paraId="0EEBC5FB" w14:textId="3F68A821" w:rsidR="00E540D7" w:rsidRDefault="00840202"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8" w:history="1">
        <w:r w:rsidR="00E540D7" w:rsidRPr="00375F7D">
          <w:rPr>
            <w:rStyle w:val="Hipervnculo"/>
            <w:noProof/>
          </w:rPr>
          <w:t>Figura 9. Ejemplo de un acta de reunión lograda con el equipo de trabajo.</w:t>
        </w:r>
        <w:r w:rsidR="00E540D7">
          <w:rPr>
            <w:noProof/>
            <w:webHidden/>
          </w:rPr>
          <w:tab/>
        </w:r>
        <w:r w:rsidR="00E540D7">
          <w:rPr>
            <w:noProof/>
            <w:webHidden/>
          </w:rPr>
          <w:fldChar w:fldCharType="begin"/>
        </w:r>
        <w:r w:rsidR="00E540D7">
          <w:rPr>
            <w:noProof/>
            <w:webHidden/>
          </w:rPr>
          <w:instrText xml:space="preserve"> PAGEREF _Toc32523108 \h </w:instrText>
        </w:r>
        <w:r w:rsidR="00E540D7">
          <w:rPr>
            <w:noProof/>
            <w:webHidden/>
          </w:rPr>
        </w:r>
        <w:r w:rsidR="00E540D7">
          <w:rPr>
            <w:noProof/>
            <w:webHidden/>
          </w:rPr>
          <w:fldChar w:fldCharType="separate"/>
        </w:r>
        <w:r w:rsidR="00E540D7">
          <w:rPr>
            <w:noProof/>
            <w:webHidden/>
          </w:rPr>
          <w:t>84</w:t>
        </w:r>
        <w:r w:rsidR="00E540D7">
          <w:rPr>
            <w:noProof/>
            <w:webHidden/>
          </w:rPr>
          <w:fldChar w:fldCharType="end"/>
        </w:r>
      </w:hyperlink>
    </w:p>
    <w:p w14:paraId="0616DB98" w14:textId="7855D79D" w:rsidR="00E540D7" w:rsidRDefault="00840202"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9" w:history="1">
        <w:r w:rsidR="00E540D7" w:rsidRPr="00375F7D">
          <w:rPr>
            <w:rStyle w:val="Hipervnculo"/>
            <w:noProof/>
          </w:rPr>
          <w:t>Figura 10. Ejemplo de un registro de estado de progreso sobre los casos de uso 03 y 07 pertenecientes al equipo de desarrollo.</w:t>
        </w:r>
        <w:r w:rsidR="00E540D7">
          <w:rPr>
            <w:noProof/>
            <w:webHidden/>
          </w:rPr>
          <w:tab/>
        </w:r>
        <w:r w:rsidR="00E540D7">
          <w:rPr>
            <w:noProof/>
            <w:webHidden/>
          </w:rPr>
          <w:fldChar w:fldCharType="begin"/>
        </w:r>
        <w:r w:rsidR="00E540D7">
          <w:rPr>
            <w:noProof/>
            <w:webHidden/>
          </w:rPr>
          <w:instrText xml:space="preserve"> PAGEREF _Toc32523109 \h </w:instrText>
        </w:r>
        <w:r w:rsidR="00E540D7">
          <w:rPr>
            <w:noProof/>
            <w:webHidden/>
          </w:rPr>
        </w:r>
        <w:r w:rsidR="00E540D7">
          <w:rPr>
            <w:noProof/>
            <w:webHidden/>
          </w:rPr>
          <w:fldChar w:fldCharType="separate"/>
        </w:r>
        <w:r w:rsidR="00E540D7">
          <w:rPr>
            <w:noProof/>
            <w:webHidden/>
          </w:rPr>
          <w:t>85</w:t>
        </w:r>
        <w:r w:rsidR="00E540D7">
          <w:rPr>
            <w:noProof/>
            <w:webHidden/>
          </w:rPr>
          <w:fldChar w:fldCharType="end"/>
        </w:r>
      </w:hyperlink>
    </w:p>
    <w:p w14:paraId="35F30C8B" w14:textId="2B613756" w:rsidR="00E540D7" w:rsidRDefault="00840202"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10" w:history="1">
        <w:r w:rsidR="00E540D7" w:rsidRPr="00375F7D">
          <w:rPr>
            <w:rStyle w:val="Hipervnculo"/>
            <w:noProof/>
          </w:rPr>
          <w:t>Figura 11. Ejemplo de una solicitud de cambio iniciada.</w:t>
        </w:r>
        <w:r w:rsidR="00E540D7">
          <w:rPr>
            <w:noProof/>
            <w:webHidden/>
          </w:rPr>
          <w:tab/>
        </w:r>
        <w:r w:rsidR="00E540D7">
          <w:rPr>
            <w:noProof/>
            <w:webHidden/>
          </w:rPr>
          <w:fldChar w:fldCharType="begin"/>
        </w:r>
        <w:r w:rsidR="00E540D7">
          <w:rPr>
            <w:noProof/>
            <w:webHidden/>
          </w:rPr>
          <w:instrText xml:space="preserve"> PAGEREF _Toc32523110 \h </w:instrText>
        </w:r>
        <w:r w:rsidR="00E540D7">
          <w:rPr>
            <w:noProof/>
            <w:webHidden/>
          </w:rPr>
        </w:r>
        <w:r w:rsidR="00E540D7">
          <w:rPr>
            <w:noProof/>
            <w:webHidden/>
          </w:rPr>
          <w:fldChar w:fldCharType="separate"/>
        </w:r>
        <w:r w:rsidR="00E540D7">
          <w:rPr>
            <w:noProof/>
            <w:webHidden/>
          </w:rPr>
          <w:t>86</w:t>
        </w:r>
        <w:r w:rsidR="00E540D7">
          <w:rPr>
            <w:noProof/>
            <w:webHidden/>
          </w:rPr>
          <w:fldChar w:fldCharType="end"/>
        </w:r>
      </w:hyperlink>
    </w:p>
    <w:p w14:paraId="4834FE6C" w14:textId="3C04FBC7" w:rsidR="00E540D7" w:rsidRDefault="00840202"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11" w:history="1">
        <w:r w:rsidR="00E540D7" w:rsidRPr="00375F7D">
          <w:rPr>
            <w:rStyle w:val="Hipervnculo"/>
            <w:noProof/>
          </w:rPr>
          <w:t>Figura 12. Ejemplo de un registro de corrección en estado pendiente.</w:t>
        </w:r>
        <w:r w:rsidR="00E540D7">
          <w:rPr>
            <w:noProof/>
            <w:webHidden/>
          </w:rPr>
          <w:tab/>
        </w:r>
        <w:r w:rsidR="00E540D7">
          <w:rPr>
            <w:noProof/>
            <w:webHidden/>
          </w:rPr>
          <w:fldChar w:fldCharType="begin"/>
        </w:r>
        <w:r w:rsidR="00E540D7">
          <w:rPr>
            <w:noProof/>
            <w:webHidden/>
          </w:rPr>
          <w:instrText xml:space="preserve"> PAGEREF _Toc32523111 \h </w:instrText>
        </w:r>
        <w:r w:rsidR="00E540D7">
          <w:rPr>
            <w:noProof/>
            <w:webHidden/>
          </w:rPr>
        </w:r>
        <w:r w:rsidR="00E540D7">
          <w:rPr>
            <w:noProof/>
            <w:webHidden/>
          </w:rPr>
          <w:fldChar w:fldCharType="separate"/>
        </w:r>
        <w:r w:rsidR="00E540D7">
          <w:rPr>
            <w:noProof/>
            <w:webHidden/>
          </w:rPr>
          <w:t>87</w:t>
        </w:r>
        <w:r w:rsidR="00E540D7">
          <w:rPr>
            <w:noProof/>
            <w:webHidden/>
          </w:rPr>
          <w:fldChar w:fldCharType="end"/>
        </w:r>
      </w:hyperlink>
    </w:p>
    <w:p w14:paraId="76C2FABA" w14:textId="34114B7A" w:rsidR="00D802CB" w:rsidRPr="00D802CB" w:rsidRDefault="00D802CB" w:rsidP="00E540D7">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689030C9" w14:textId="77777777" w:rsidR="00163966" w:rsidRDefault="00163966" w:rsidP="003B608C">
      <w:pPr>
        <w:tabs>
          <w:tab w:val="left" w:pos="4182"/>
        </w:tabs>
      </w:pPr>
    </w:p>
    <w:p w14:paraId="5B21622E" w14:textId="662B89F4" w:rsidR="00163966" w:rsidRDefault="00163966" w:rsidP="00163966">
      <w:pPr>
        <w:ind w:firstLine="0"/>
      </w:pPr>
    </w:p>
    <w:p w14:paraId="70CD44F5" w14:textId="0DDB68BD" w:rsidR="00F07F93" w:rsidRDefault="00F07F93" w:rsidP="00163966">
      <w:pPr>
        <w:ind w:firstLine="0"/>
      </w:pPr>
    </w:p>
    <w:p w14:paraId="354DC658" w14:textId="7F532D9E" w:rsidR="00F07F93" w:rsidRDefault="00F07F93" w:rsidP="00F07F93">
      <w:pPr>
        <w:ind w:firstLine="0"/>
        <w:jc w:val="center"/>
        <w:rPr>
          <w:b/>
          <w:bCs/>
        </w:rPr>
      </w:pPr>
      <w:r>
        <w:rPr>
          <w:b/>
          <w:bCs/>
        </w:rPr>
        <w:lastRenderedPageBreak/>
        <w:t>Índice de acrónimos</w:t>
      </w:r>
    </w:p>
    <w:p w14:paraId="350A06D4" w14:textId="77777777" w:rsidR="00F07F93" w:rsidRPr="00F07F93" w:rsidRDefault="00F07F93" w:rsidP="00F07F93">
      <w:pPr>
        <w:ind w:firstLine="0"/>
        <w:rPr>
          <w:b/>
          <w:bCs/>
        </w:rPr>
      </w:pPr>
    </w:p>
    <w:p w14:paraId="5B718218" w14:textId="77777777" w:rsidR="00F07F93" w:rsidRDefault="00F07F93" w:rsidP="00163966">
      <w:pPr>
        <w:ind w:firstLine="0"/>
      </w:pPr>
    </w:p>
    <w:p w14:paraId="7C456BE5" w14:textId="77777777" w:rsidR="00F07F93" w:rsidRDefault="00F07F93" w:rsidP="00163966">
      <w:pPr>
        <w:ind w:firstLine="0"/>
      </w:pPr>
    </w:p>
    <w:p w14:paraId="6CE968AF" w14:textId="0F565A49" w:rsidR="00F07F93" w:rsidRPr="00163966" w:rsidRDefault="00F07F93" w:rsidP="00F07F93">
      <w:pPr>
        <w:jc w:val="both"/>
        <w:sectPr w:rsidR="00F07F93" w:rsidRPr="00163966" w:rsidSect="00CB1974">
          <w:headerReference w:type="default" r:id="rId9"/>
          <w:pgSz w:w="12240" w:h="15840"/>
          <w:pgMar w:top="1440" w:right="1440" w:bottom="1440" w:left="1440" w:header="709" w:footer="709" w:gutter="0"/>
          <w:pgNumType w:fmt="lowerRoman"/>
          <w:cols w:space="708"/>
          <w:titlePg/>
          <w:docGrid w:linePitch="360"/>
        </w:sectPr>
      </w:pPr>
      <w:r>
        <w:br w:type="page"/>
      </w:r>
    </w:p>
    <w:p w14:paraId="0AE3587C" w14:textId="6AD716D6" w:rsidR="00A40BD3" w:rsidRDefault="003B608C" w:rsidP="009825A8">
      <w:pPr>
        <w:pStyle w:val="Ttulo1"/>
        <w:numPr>
          <w:ilvl w:val="0"/>
          <w:numId w:val="0"/>
        </w:numPr>
      </w:pPr>
      <w:bookmarkStart w:id="0" w:name="_Toc32523133"/>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3F6D05C8" w14:textId="5E5587B1" w:rsidR="0020006B" w:rsidRDefault="0097322C" w:rsidP="0012227F">
      <w:pPr>
        <w:pStyle w:val="Ttulo1"/>
      </w:pPr>
      <w:bookmarkStart w:id="1" w:name="_Toc32523134"/>
      <w:r>
        <w:lastRenderedPageBreak/>
        <w:t>Problema de investigación</w:t>
      </w:r>
      <w:bookmarkEnd w:id="1"/>
    </w:p>
    <w:p w14:paraId="5801BDDF" w14:textId="77777777" w:rsidR="00FE59AC" w:rsidRPr="00021156" w:rsidRDefault="005E342D" w:rsidP="0097322C">
      <w:pPr>
        <w:pStyle w:val="Ttulo2"/>
      </w:pPr>
      <w:bookmarkStart w:id="2" w:name="_Toc32523135"/>
      <w:r w:rsidRPr="00021156">
        <w:t>P</w:t>
      </w:r>
      <w:r w:rsidR="006C494A" w:rsidRPr="00021156">
        <w:t>lanteamiento del problema</w:t>
      </w:r>
      <w:bookmarkEnd w:id="2"/>
    </w:p>
    <w:p w14:paraId="55DDE7A1" w14:textId="7D4C824A" w:rsidR="00FD20BD" w:rsidRDefault="0087533A" w:rsidP="001B39DD">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lastRenderedPageBreak/>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3E90EFA4" w14:textId="38453BD9" w:rsidR="005D0C95" w:rsidRDefault="005165C2" w:rsidP="00265AE4">
      <w:pPr>
        <w:pStyle w:val="Descripcin"/>
        <w:keepNext/>
        <w:spacing w:after="0" w:line="480" w:lineRule="auto"/>
        <w:ind w:firstLine="0"/>
        <w:rPr>
          <w:color w:val="auto"/>
          <w:sz w:val="24"/>
        </w:rPr>
      </w:pPr>
      <w:bookmarkStart w:id="3" w:name="_Toc32523113"/>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E540D7">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23380C">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23380C">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23380C">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6627A6">
        <w:tblPrEx>
          <w:tblCellMar>
            <w:left w:w="70" w:type="dxa"/>
            <w:right w:w="70" w:type="dxa"/>
          </w:tblCellMar>
          <w:tblLook w:val="0000" w:firstRow="0" w:lastRow="0" w:firstColumn="0" w:lastColumn="0" w:noHBand="0" w:noVBand="0"/>
        </w:tblPrEx>
        <w:trPr>
          <w:trHeight w:val="250"/>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B7534C6" w14:textId="77777777" w:rsidR="00DF78D4" w:rsidRDefault="00DF78D4" w:rsidP="003C2832">
      <w:pPr>
        <w:keepNext/>
        <w:ind w:left="284" w:firstLine="0"/>
        <w:jc w:val="center"/>
      </w:pPr>
    </w:p>
    <w:p w14:paraId="0E9759DC" w14:textId="0896C7A2" w:rsidR="00B85609" w:rsidRDefault="003C2832" w:rsidP="003C2832">
      <w:pPr>
        <w:keepNext/>
        <w:ind w:left="284" w:firstLine="0"/>
        <w:jc w:val="center"/>
      </w:pPr>
      <w:r>
        <w:rPr>
          <w:noProof/>
          <w:lang w:eastAsia="es-CO"/>
        </w:rPr>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00AE673A" w:rsidR="007F6E19" w:rsidRDefault="00B85609" w:rsidP="007F6E19">
      <w:pPr>
        <w:pStyle w:val="Descripcin"/>
        <w:jc w:val="center"/>
        <w:rPr>
          <w:rFonts w:cs="Times New Roman"/>
          <w:color w:val="auto"/>
          <w:sz w:val="24"/>
        </w:rPr>
      </w:pPr>
      <w:bookmarkStart w:id="4" w:name="_Toc3916422"/>
      <w:bookmarkStart w:id="5" w:name="_Toc32523100"/>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E540D7">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C62C8F">
        <w:rPr>
          <w:rFonts w:cs="Times New Roman"/>
          <w:color w:val="auto"/>
          <w:sz w:val="24"/>
        </w:rPr>
        <w:t>.</w:t>
      </w:r>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32523136"/>
      <w:r w:rsidRPr="00BC7364">
        <w:lastRenderedPageBreak/>
        <w:t>F</w:t>
      </w:r>
      <w:r w:rsidR="000A7B9C" w:rsidRPr="00BC7364">
        <w:t>ormulación del problema</w:t>
      </w:r>
      <w:bookmarkEnd w:id="6"/>
    </w:p>
    <w:p w14:paraId="09DC9E7D" w14:textId="25596D8E" w:rsidR="003D1345" w:rsidRPr="004B226F" w:rsidRDefault="003D1345" w:rsidP="001B39DD">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32523137"/>
      <w:r w:rsidRPr="004B226F">
        <w:t>S</w:t>
      </w:r>
      <w:r w:rsidR="000A7B9C" w:rsidRPr="004B226F">
        <w:t>istematización del problema</w:t>
      </w:r>
      <w:bookmarkEnd w:id="7"/>
    </w:p>
    <w:p w14:paraId="1FCB6044" w14:textId="77DB8128" w:rsidR="00834BB1" w:rsidRPr="004B226F" w:rsidRDefault="00300E07" w:rsidP="001B39DD">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160A2BF" w14:textId="375752BE" w:rsidR="00A024C6" w:rsidRDefault="003517E0" w:rsidP="0078630B">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7934A525" w14:textId="00AD96C6" w:rsidR="00DF78D4" w:rsidRDefault="00DF78D4" w:rsidP="00DF78D4">
      <w:pPr>
        <w:pStyle w:val="NormalWeb"/>
        <w:spacing w:before="0" w:beforeAutospacing="0" w:after="0" w:afterAutospacing="0" w:line="480" w:lineRule="auto"/>
        <w:textAlignment w:val="baseline"/>
        <w:rPr>
          <w:color w:val="000000" w:themeColor="text1"/>
        </w:rPr>
      </w:pPr>
    </w:p>
    <w:p w14:paraId="1E7DD132" w14:textId="0875F9B2" w:rsidR="00DF78D4" w:rsidRDefault="00DF78D4" w:rsidP="00DF78D4">
      <w:pPr>
        <w:pStyle w:val="NormalWeb"/>
        <w:spacing w:before="0" w:beforeAutospacing="0" w:after="0" w:afterAutospacing="0" w:line="480" w:lineRule="auto"/>
        <w:textAlignment w:val="baseline"/>
        <w:rPr>
          <w:color w:val="000000" w:themeColor="text1"/>
        </w:rPr>
      </w:pPr>
    </w:p>
    <w:p w14:paraId="30F8D5BE" w14:textId="289C06ED" w:rsidR="00DF78D4" w:rsidRDefault="00DF78D4" w:rsidP="00DF78D4">
      <w:pPr>
        <w:pStyle w:val="NormalWeb"/>
        <w:spacing w:before="0" w:beforeAutospacing="0" w:after="0" w:afterAutospacing="0" w:line="480" w:lineRule="auto"/>
        <w:textAlignment w:val="baseline"/>
        <w:rPr>
          <w:color w:val="000000" w:themeColor="text1"/>
        </w:rPr>
      </w:pPr>
    </w:p>
    <w:p w14:paraId="04C2880B" w14:textId="569D2CBE" w:rsidR="00DF78D4" w:rsidRDefault="00DF78D4" w:rsidP="00DF78D4">
      <w:pPr>
        <w:pStyle w:val="NormalWeb"/>
        <w:spacing w:before="0" w:beforeAutospacing="0" w:after="0" w:afterAutospacing="0" w:line="480" w:lineRule="auto"/>
        <w:textAlignment w:val="baseline"/>
        <w:rPr>
          <w:color w:val="000000" w:themeColor="text1"/>
        </w:rPr>
      </w:pPr>
    </w:p>
    <w:p w14:paraId="66CA5E72" w14:textId="6FE5982A" w:rsidR="00DF78D4" w:rsidRDefault="00DF78D4" w:rsidP="00DF78D4">
      <w:pPr>
        <w:pStyle w:val="NormalWeb"/>
        <w:spacing w:before="0" w:beforeAutospacing="0" w:after="0" w:afterAutospacing="0" w:line="480" w:lineRule="auto"/>
        <w:textAlignment w:val="baseline"/>
        <w:rPr>
          <w:color w:val="000000" w:themeColor="text1"/>
        </w:rPr>
      </w:pPr>
    </w:p>
    <w:p w14:paraId="560B78BF" w14:textId="0DBC2FEA"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8" w:name="_Toc32523138"/>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32523139"/>
      <w:r w:rsidRPr="00BC7364">
        <w:t>Objetivo general</w:t>
      </w:r>
      <w:bookmarkEnd w:id="9"/>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10" w:name="_Toc32523140"/>
      <w:r>
        <w:t>Objetivos específicos</w:t>
      </w:r>
      <w:bookmarkEnd w:id="10"/>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5DED3B49" w:rsidR="004B5F07" w:rsidRPr="00562299" w:rsidRDefault="001927EC" w:rsidP="00562299">
      <w:pPr>
        <w:pStyle w:val="Ttulo1"/>
      </w:pPr>
      <w:bookmarkStart w:id="11" w:name="_Toc32523141"/>
      <w:r>
        <w:lastRenderedPageBreak/>
        <w:t>Justificación</w:t>
      </w:r>
      <w:bookmarkEnd w:id="11"/>
    </w:p>
    <w:p w14:paraId="0D813EC5" w14:textId="4259DC37" w:rsidR="00787FDF" w:rsidRPr="00787FDF" w:rsidRDefault="00787FDF" w:rsidP="001B39DD">
      <w:pPr>
        <w:rPr>
          <w:rFonts w:cs="Times New Roman"/>
          <w:color w:val="FF0000"/>
          <w:szCs w:val="24"/>
        </w:rPr>
      </w:pPr>
      <w:r>
        <w:rPr>
          <w:rFonts w:cs="Times New Roman"/>
          <w:color w:val="FF0000"/>
          <w:szCs w:val="24"/>
        </w:rPr>
        <w:t xml:space="preserve">(Hay que ponerla en tiempo presente. </w:t>
      </w:r>
      <w:r w:rsidR="006532F6">
        <w:rPr>
          <w:rFonts w:cs="Times New Roman"/>
          <w:color w:val="FF0000"/>
          <w:szCs w:val="24"/>
        </w:rPr>
        <w:t>*</w:t>
      </w:r>
      <w:r>
        <w:rPr>
          <w:rFonts w:cs="Times New Roman"/>
          <w:color w:val="FF0000"/>
          <w:szCs w:val="24"/>
        </w:rPr>
        <w:t>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786434A4" w14:textId="77777777" w:rsidR="00787FDF" w:rsidRDefault="00787FDF" w:rsidP="004F4557">
      <w:pPr>
        <w:ind w:firstLine="0"/>
        <w:rPr>
          <w:rFonts w:cs="Times New Roman"/>
          <w:szCs w:val="24"/>
        </w:rPr>
      </w:pPr>
    </w:p>
    <w:p w14:paraId="07A86430" w14:textId="051644CB" w:rsidR="009E40FE" w:rsidRDefault="00787FDF" w:rsidP="009E40FE">
      <w:pPr>
        <w:pStyle w:val="Ttulo1"/>
      </w:pPr>
      <w:bookmarkStart w:id="12" w:name="_Toc32523142"/>
      <w:r>
        <w:lastRenderedPageBreak/>
        <w:t>Revisión de área</w:t>
      </w:r>
      <w:r w:rsidR="00EF4BF8">
        <w:t xml:space="preserve"> (no </w:t>
      </w:r>
      <w:r w:rsidR="006532F6">
        <w:t xml:space="preserve">es </w:t>
      </w:r>
      <w:r w:rsidR="00EF4BF8">
        <w:t>seguro</w:t>
      </w:r>
      <w:r w:rsidR="006532F6">
        <w:t xml:space="preserve"> si es un capítulo</w:t>
      </w:r>
      <w:r w:rsidR="00EF4BF8">
        <w:t>)</w:t>
      </w:r>
      <w:bookmarkEnd w:id="12"/>
    </w:p>
    <w:p w14:paraId="5FC1DF50" w14:textId="263CBADB" w:rsidR="009E40FE" w:rsidRPr="008C4069" w:rsidRDefault="008C4069" w:rsidP="009E40FE">
      <w:pPr>
        <w:rPr>
          <w:color w:val="FF0000"/>
        </w:rPr>
      </w:pPr>
      <w:r>
        <w:rPr>
          <w:color w:val="FF0000"/>
        </w:rPr>
        <w:t>(Pendiente por realizar)</w:t>
      </w:r>
    </w:p>
    <w:p w14:paraId="2A7E0287" w14:textId="099996F8" w:rsidR="008B22DA" w:rsidRPr="00D23003" w:rsidRDefault="00787FDF" w:rsidP="009E40FE">
      <w:pPr>
        <w:rPr>
          <w:rFonts w:cs="Times New Roman"/>
          <w:szCs w:val="24"/>
        </w:rPr>
      </w:pPr>
      <w:r>
        <w:rPr>
          <w:rFonts w:cs="Times New Roman"/>
          <w:szCs w:val="24"/>
        </w:rPr>
        <w:br w:type="page"/>
      </w:r>
    </w:p>
    <w:p w14:paraId="64522917" w14:textId="573BFE0F" w:rsidR="002061C0" w:rsidRDefault="002061C0" w:rsidP="002061C0">
      <w:pPr>
        <w:pStyle w:val="Ttulo1"/>
      </w:pPr>
      <w:bookmarkStart w:id="13" w:name="_Toc32523143"/>
      <w:r>
        <w:lastRenderedPageBreak/>
        <w:t>Marco de referencia</w:t>
      </w:r>
      <w:bookmarkEnd w:id="13"/>
    </w:p>
    <w:p w14:paraId="4ADF3D76" w14:textId="55C6C7AB" w:rsidR="005B7B16" w:rsidRDefault="005553B4" w:rsidP="00176F99">
      <w:pPr>
        <w:pStyle w:val="Ttulo2"/>
      </w:pPr>
      <w:bookmarkStart w:id="14" w:name="_Toc32523144"/>
      <w:r>
        <w:t>Antecedentes</w:t>
      </w:r>
      <w:bookmarkEnd w:id="14"/>
    </w:p>
    <w:p w14:paraId="661546D2" w14:textId="2B50666F"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45BA5E15" w:rsidR="00372D49" w:rsidRDefault="00372D49" w:rsidP="001B39DD">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2A16FCDD"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F6442C">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PPI7or9p/PSbYzOeU","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14A03311"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F6442C">
        <w:rPr>
          <w:rFonts w:cs="Times New Roman"/>
          <w:szCs w:val="24"/>
          <w:lang w:eastAsia="es-CO"/>
        </w:rPr>
        <w:instrText xml:space="preserve"> ADDIN ZOTERO_ITEM CSL_CITATION {"citationID":"Lb1zoCkF","properties":{"formattedCitation":"(LEGARIA, 2018)","plainCitation":"(LEGARIA, 2018)","noteIndex":0},"citationItems":[{"id":"PPI7or9p/U9vZGMYh","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lastRenderedPageBreak/>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083758F5"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F6442C">
        <w:rPr>
          <w:rFonts w:cs="Times New Roman"/>
          <w:szCs w:val="24"/>
        </w:rPr>
        <w:instrText xml:space="preserve"> ADDIN ZOTERO_ITEM CSL_CITATION {"citationID":"e55B78YJ","properties":{"formattedCitation":"(PORRAS, 2019)","plainCitation":"(PORRAS, 2019)","noteIndex":0},"citationItems":[{"id":"PPI7or9p/hIBKcVIA","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733AF6E4" w:rsidR="00D83BF4" w:rsidRDefault="009A31B8" w:rsidP="001B39DD">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77777777" w:rsidR="00F64E1C" w:rsidRDefault="00F64E1C" w:rsidP="00F64E1C">
      <w:pPr>
        <w:pStyle w:val="Ttulo2"/>
      </w:pPr>
      <w:bookmarkStart w:id="15" w:name="_Toc32523145"/>
      <w:r>
        <w:lastRenderedPageBreak/>
        <w:t>Marco conceptual</w:t>
      </w:r>
      <w:bookmarkEnd w:id="15"/>
    </w:p>
    <w:p w14:paraId="01BD5725" w14:textId="77777777" w:rsidR="00F64E1C" w:rsidRDefault="00F64E1C" w:rsidP="00F64E1C">
      <w:bookmarkStart w:id="16" w:name="_Toc32523146"/>
      <w:r w:rsidRPr="00B66D66">
        <w:rPr>
          <w:rStyle w:val="Ttulo3Car"/>
        </w:rPr>
        <w:t>Proceso de software.</w:t>
      </w:r>
      <w:bookmarkEnd w:id="16"/>
      <w:r>
        <w:t xml:space="preserve"> Es un marco de trabajo de las tareas que se necesitan para construir software de alta calidad. Un proceso de software establece la perspectiva que se debe elegir cuando el software es manipulado por la ingeniería </w:t>
      </w:r>
      <w:r>
        <w:fldChar w:fldCharType="begin"/>
      </w:r>
      <w:r>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57C4E05C" w14:textId="77777777" w:rsidR="00F64E1C" w:rsidRDefault="00F64E1C" w:rsidP="00F64E1C">
      <w:bookmarkStart w:id="17" w:name="_Toc32523147"/>
      <w:r w:rsidRPr="00B66D66">
        <w:rPr>
          <w:rStyle w:val="Ttulo3Car"/>
        </w:rPr>
        <w:t>Metodología de desarrollo de software.</w:t>
      </w:r>
      <w:bookmarkEnd w:id="17"/>
      <w:r>
        <w:t xml:space="preserve"> Es aquella que posee la función de realizar la organización, planificación y el control del proceso de desarrollo de software </w:t>
      </w:r>
      <w:r>
        <w:fldChar w:fldCharType="begin"/>
      </w:r>
      <w:r>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fldChar w:fldCharType="separate"/>
      </w:r>
      <w:r w:rsidRPr="002D5324">
        <w:rPr>
          <w:rFonts w:cs="Times New Roman"/>
        </w:rPr>
        <w:t>(Hugues, Fisher, &amp; Mc Daniel, 2010)</w:t>
      </w:r>
      <w:r>
        <w:fldChar w:fldCharType="end"/>
      </w:r>
      <w:r>
        <w:t>.</w:t>
      </w:r>
    </w:p>
    <w:p w14:paraId="36E012ED" w14:textId="77777777"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4D42CEFC" w14:textId="4AC72FE5" w:rsidR="00F64E1C" w:rsidRDefault="007E122D" w:rsidP="00F64E1C">
      <w:bookmarkStart w:id="18" w:name="_Toc32523148"/>
      <w:r>
        <w:rPr>
          <w:rStyle w:val="Ttulo3Car"/>
        </w:rPr>
        <w:t>Lenguaje Unificado de Modelado</w:t>
      </w:r>
      <w:r w:rsidR="00F64E1C" w:rsidRPr="00B66D66">
        <w:rPr>
          <w:rStyle w:val="Ttulo3Car"/>
        </w:rPr>
        <w:t xml:space="preserve"> (</w:t>
      </w:r>
      <w:proofErr w:type="spellStart"/>
      <w:r w:rsidR="00F64E1C" w:rsidRPr="00B66D66">
        <w:rPr>
          <w:rStyle w:val="Ttulo3Car"/>
        </w:rPr>
        <w:t>Unified</w:t>
      </w:r>
      <w:proofErr w:type="spellEnd"/>
      <w:r w:rsidR="00F64E1C" w:rsidRPr="00B66D66">
        <w:rPr>
          <w:rStyle w:val="Ttulo3Car"/>
        </w:rPr>
        <w:t xml:space="preserve"> </w:t>
      </w:r>
      <w:proofErr w:type="spellStart"/>
      <w:r w:rsidR="00F64E1C" w:rsidRPr="00B66D66">
        <w:rPr>
          <w:rStyle w:val="Ttulo3Car"/>
        </w:rPr>
        <w:t>Modeling</w:t>
      </w:r>
      <w:proofErr w:type="spellEnd"/>
      <w:r w:rsidR="00F64E1C" w:rsidRPr="00B66D66">
        <w:rPr>
          <w:rStyle w:val="Ttulo3Car"/>
        </w:rPr>
        <w:t xml:space="preserve"> </w:t>
      </w:r>
      <w:proofErr w:type="spellStart"/>
      <w:r w:rsidR="00F64E1C" w:rsidRPr="00B66D66">
        <w:rPr>
          <w:rStyle w:val="Ttulo3Car"/>
        </w:rPr>
        <w:t>Language</w:t>
      </w:r>
      <w:proofErr w:type="spellEnd"/>
      <w:r>
        <w:rPr>
          <w:rStyle w:val="Ttulo3Car"/>
        </w:rPr>
        <w:t xml:space="preserve"> (UML)</w:t>
      </w:r>
      <w:r w:rsidR="00F64E1C" w:rsidRPr="00B66D66">
        <w:rPr>
          <w:rStyle w:val="Ttulo3Car"/>
        </w:rPr>
        <w:t>).</w:t>
      </w:r>
      <w:bookmarkEnd w:id="18"/>
      <w:r w:rsidR="00F64E1C">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rsidR="00F64E1C">
        <w:fldChar w:fldCharType="begin"/>
      </w:r>
      <w:r w:rsidR="00F64E1C">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rsidR="00F64E1C">
        <w:fldChar w:fldCharType="separate"/>
      </w:r>
      <w:r w:rsidR="00F64E1C" w:rsidRPr="00CA1697">
        <w:rPr>
          <w:rFonts w:cs="Times New Roman"/>
        </w:rPr>
        <w:t>(Jacobson, Booch, &amp; Rumbaugh, 2000, p. 407)</w:t>
      </w:r>
      <w:r w:rsidR="00F64E1C">
        <w:fldChar w:fldCharType="end"/>
      </w:r>
      <w:r w:rsidR="00F64E1C">
        <w:t xml:space="preserve">. Este lenguaje fue creado por un grupo de personas con amplio conocimiento en la ingeniería de software: Ivar Jacobson, </w:t>
      </w:r>
      <w:r w:rsidR="00F64E1C">
        <w:lastRenderedPageBreak/>
        <w:t xml:space="preserve">Grady Booch y James Rumbaugh en el año 1995 </w:t>
      </w:r>
      <w:r w:rsidR="00F64E1C">
        <w:fldChar w:fldCharType="begin"/>
      </w:r>
      <w:r w:rsidR="00F64E1C">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F64E1C">
        <w:fldChar w:fldCharType="separate"/>
      </w:r>
      <w:r w:rsidR="00F64E1C" w:rsidRPr="00AA3F8A">
        <w:rPr>
          <w:rFonts w:cs="Times New Roman"/>
          <w:szCs w:val="24"/>
        </w:rPr>
        <w:t>(González Toste, Valdés González, Romero Gómez, &amp; García Pérez, 2017, p. 7)</w:t>
      </w:r>
      <w:r w:rsidR="00F64E1C">
        <w:fldChar w:fldCharType="end"/>
      </w:r>
      <w:r w:rsidR="00F64E1C">
        <w:t>.</w:t>
      </w:r>
    </w:p>
    <w:p w14:paraId="170B7EED" w14:textId="3809ADE7"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608D081D" w:rsidR="00F64E1C" w:rsidRPr="00185F30" w:rsidRDefault="00F64E1C" w:rsidP="00A540CF">
      <w:pPr>
        <w:pStyle w:val="Descripcin"/>
        <w:keepNext/>
        <w:spacing w:after="0" w:line="480" w:lineRule="auto"/>
        <w:ind w:firstLine="0"/>
        <w:rPr>
          <w:color w:val="000000" w:themeColor="text1"/>
          <w:sz w:val="24"/>
        </w:rPr>
      </w:pPr>
      <w:bookmarkStart w:id="19" w:name="_Toc32523114"/>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E540D7">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r>
        <w:rPr>
          <w:rStyle w:val="Refdenotaalpie"/>
          <w:color w:val="000000" w:themeColor="text1"/>
          <w:sz w:val="24"/>
        </w:rPr>
        <w:footnoteReference w:id="3"/>
      </w:r>
      <w:bookmarkEnd w:id="19"/>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62FF272C" w14:textId="77777777" w:rsidR="00F64E1C" w:rsidRDefault="00F64E1C" w:rsidP="00F64E1C">
      <w:pPr>
        <w:ind w:firstLine="0"/>
        <w:rPr>
          <w:rStyle w:val="Ttulo3Car"/>
        </w:rPr>
      </w:pPr>
    </w:p>
    <w:p w14:paraId="718EB25D" w14:textId="77777777" w:rsidR="00F64E1C" w:rsidRDefault="00F64E1C" w:rsidP="00F64E1C">
      <w:bookmarkStart w:id="20" w:name="_Toc32523149"/>
      <w:r w:rsidRPr="008E6FFB">
        <w:rPr>
          <w:rStyle w:val="Ttulo3Car"/>
        </w:rPr>
        <w:t>Calidad de software.</w:t>
      </w:r>
      <w:bookmarkEnd w:id="20"/>
      <w:r>
        <w:t xml:space="preserve"> El concepto de calidad planteado en la norma </w:t>
      </w:r>
      <w:r>
        <w:fldChar w:fldCharType="begin"/>
      </w:r>
      <w:r>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381E7673" w14:textId="1DCBB6B7" w:rsidR="00F64E1C" w:rsidRPr="009A31B8" w:rsidRDefault="00F64E1C" w:rsidP="00F64E1C">
      <w:bookmarkStart w:id="21" w:name="_Toc32523150"/>
      <w:r w:rsidRPr="008E6FFB">
        <w:rPr>
          <w:rStyle w:val="Ttulo3Car"/>
        </w:rPr>
        <w:t>Modelo de calidad de software.</w:t>
      </w:r>
      <w:bookmarkEnd w:id="21"/>
      <w:r>
        <w:t xml:space="preserve"> Según </w:t>
      </w:r>
      <w:r>
        <w:fldChar w:fldCharType="begin"/>
      </w:r>
      <w:r>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son documentaciones que: abarcan en gran medida las mejores prácticas para dar soporte a los procesos que conlleva un producto de software, ofrecen apoyo en temas de gestión en los que </w:t>
      </w:r>
      <w:r>
        <w:lastRenderedPageBreak/>
        <w:t>cada organización hay que tener presentes y, permiten medir los avances del producto en materia de calidad.</w:t>
      </w:r>
    </w:p>
    <w:p w14:paraId="5D851C9A" w14:textId="77777777" w:rsidR="00F34F3A" w:rsidRDefault="005B7B16" w:rsidP="00F34F3A">
      <w:pPr>
        <w:pStyle w:val="Ttulo2"/>
      </w:pPr>
      <w:bookmarkStart w:id="22" w:name="_Toc32523151"/>
      <w:r>
        <w:t>Marco teórico</w:t>
      </w:r>
      <w:bookmarkEnd w:id="22"/>
    </w:p>
    <w:p w14:paraId="72DE0011" w14:textId="6616501F" w:rsidR="00ED195D" w:rsidRDefault="005B7B16" w:rsidP="001B39DD">
      <w:bookmarkStart w:id="23" w:name="_Toc32523152"/>
      <w:r w:rsidRPr="007D1EB5">
        <w:rPr>
          <w:rStyle w:val="Ttulo3Car"/>
        </w:rPr>
        <w:t>Estándar ISO/IEC 29110</w:t>
      </w:r>
      <w:r w:rsidR="007D1EB5" w:rsidRPr="007D1EB5">
        <w:rPr>
          <w:rStyle w:val="Ttulo3Car"/>
        </w:rPr>
        <w:t>.</w:t>
      </w:r>
      <w:bookmarkEnd w:id="23"/>
      <w:r w:rsidR="007D1EB5">
        <w:t xml:space="preserve"> </w:t>
      </w:r>
      <w:r w:rsidR="002A5387" w:rsidRPr="00BA2A14">
        <w:t xml:space="preserve">Es una norma bajo el título </w:t>
      </w:r>
      <w:r w:rsidR="002A5387" w:rsidRPr="004B226F">
        <w:rPr>
          <w:i/>
        </w:rPr>
        <w:t>Ingeniería de Software</w:t>
      </w:r>
      <w:r w:rsidR="004B226F">
        <w:rPr>
          <w:i/>
        </w:rPr>
        <w:t xml:space="preserve"> – Perfiles del ciclo de vida para</w:t>
      </w:r>
      <w:r w:rsidR="002A5387" w:rsidRPr="004B226F">
        <w:rPr>
          <w:i/>
        </w:rPr>
        <w:t xml:space="preserve"> entidades muy pequeñas</w:t>
      </w:r>
      <w:r w:rsidR="002A5387"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246C5073"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tabla 3</w:t>
      </w:r>
      <w:r w:rsidR="00E9572F">
        <w:t>):</w:t>
      </w:r>
    </w:p>
    <w:p w14:paraId="411A6B6C" w14:textId="2B486C08" w:rsidR="00DE532C" w:rsidRPr="00A540CF" w:rsidRDefault="00DE532C" w:rsidP="00A540CF">
      <w:pPr>
        <w:pStyle w:val="Descripcin"/>
        <w:keepNext/>
        <w:spacing w:after="0" w:line="480" w:lineRule="auto"/>
        <w:ind w:firstLine="0"/>
        <w:rPr>
          <w:rFonts w:cs="Times New Roman"/>
          <w:color w:val="auto"/>
          <w:sz w:val="24"/>
          <w:szCs w:val="24"/>
        </w:rPr>
      </w:pPr>
      <w:bookmarkStart w:id="24" w:name="_Toc32523115"/>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E540D7">
        <w:rPr>
          <w:rFonts w:cs="Times New Roman"/>
          <w:noProof/>
          <w:color w:val="auto"/>
          <w:sz w:val="24"/>
          <w:szCs w:val="24"/>
        </w:rPr>
        <w:t>3</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r w:rsidRPr="00A540CF">
        <w:rPr>
          <w:rStyle w:val="Refdenotaalpie"/>
          <w:rFonts w:cs="Times New Roman"/>
          <w:color w:val="auto"/>
          <w:sz w:val="24"/>
          <w:szCs w:val="24"/>
        </w:rPr>
        <w:footnoteReference w:id="4"/>
      </w:r>
      <w:bookmarkEnd w:id="24"/>
    </w:p>
    <w:tbl>
      <w:tblPr>
        <w:tblStyle w:val="Tablaconcuadrcula"/>
        <w:tblW w:w="9396" w:type="dxa"/>
        <w:tblLook w:val="04A0" w:firstRow="1" w:lastRow="0" w:firstColumn="1" w:lastColumn="0" w:noHBand="0" w:noVBand="1"/>
      </w:tblPr>
      <w:tblGrid>
        <w:gridCol w:w="2132"/>
        <w:gridCol w:w="2966"/>
        <w:gridCol w:w="4298"/>
      </w:tblGrid>
      <w:tr w:rsidR="002F7214" w14:paraId="7A84FAF3" w14:textId="77777777" w:rsidTr="0003426A">
        <w:trPr>
          <w:trHeight w:val="50"/>
        </w:trPr>
        <w:tc>
          <w:tcPr>
            <w:tcW w:w="2132" w:type="dxa"/>
          </w:tcPr>
          <w:p w14:paraId="5618E713" w14:textId="4B5FD3AD" w:rsidR="002F7214" w:rsidRPr="00DE532C" w:rsidRDefault="002F7214" w:rsidP="00FA7657">
            <w:pPr>
              <w:keepNext/>
              <w:ind w:firstLine="0"/>
              <w:jc w:val="center"/>
              <w:rPr>
                <w:b/>
                <w:bCs/>
              </w:rPr>
            </w:pPr>
            <w:r w:rsidRPr="00DE532C">
              <w:rPr>
                <w:b/>
                <w:bCs/>
              </w:rPr>
              <w:t>ISO/IEC 29110</w:t>
            </w:r>
          </w:p>
        </w:tc>
        <w:tc>
          <w:tcPr>
            <w:tcW w:w="2966"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298"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03426A">
        <w:trPr>
          <w:trHeight w:val="952"/>
        </w:trPr>
        <w:tc>
          <w:tcPr>
            <w:tcW w:w="2132"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66"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298"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03426A">
        <w:trPr>
          <w:trHeight w:val="942"/>
        </w:trPr>
        <w:tc>
          <w:tcPr>
            <w:tcW w:w="2132"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66"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298"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03426A">
        <w:trPr>
          <w:trHeight w:val="238"/>
        </w:trPr>
        <w:tc>
          <w:tcPr>
            <w:tcW w:w="2132" w:type="dxa"/>
          </w:tcPr>
          <w:p w14:paraId="7F229785" w14:textId="343E8345" w:rsidR="002F7214" w:rsidRDefault="002F7214" w:rsidP="00F33E9E">
            <w:pPr>
              <w:keepNext/>
              <w:ind w:firstLine="0"/>
              <w:jc w:val="center"/>
            </w:pPr>
            <w:r>
              <w:t>Parte 3</w:t>
            </w:r>
          </w:p>
        </w:tc>
        <w:tc>
          <w:tcPr>
            <w:tcW w:w="2966" w:type="dxa"/>
          </w:tcPr>
          <w:p w14:paraId="6D1BBB34" w14:textId="53AACFB0" w:rsidR="002F7214" w:rsidRDefault="00BD6CD3" w:rsidP="00F33E9E">
            <w:pPr>
              <w:keepNext/>
              <w:ind w:firstLine="0"/>
              <w:jc w:val="center"/>
            </w:pPr>
            <w:r>
              <w:t>Guía de evaluación</w:t>
            </w:r>
          </w:p>
        </w:tc>
        <w:tc>
          <w:tcPr>
            <w:tcW w:w="4298" w:type="dxa"/>
          </w:tcPr>
          <w:p w14:paraId="5BE9BDB0" w14:textId="5498A914" w:rsidR="002F7214" w:rsidRDefault="00BD6CD3" w:rsidP="00FA7657">
            <w:pPr>
              <w:keepNext/>
              <w:ind w:firstLine="0"/>
            </w:pPr>
            <w:r>
              <w:t>Asesores y VSEs</w:t>
            </w:r>
          </w:p>
        </w:tc>
      </w:tr>
      <w:tr w:rsidR="002F7214" w14:paraId="4784401A" w14:textId="77777777" w:rsidTr="0003426A">
        <w:trPr>
          <w:trHeight w:val="952"/>
        </w:trPr>
        <w:tc>
          <w:tcPr>
            <w:tcW w:w="2132"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66"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298"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03426A">
        <w:trPr>
          <w:trHeight w:val="238"/>
        </w:trPr>
        <w:tc>
          <w:tcPr>
            <w:tcW w:w="2132" w:type="dxa"/>
          </w:tcPr>
          <w:p w14:paraId="379BFEE9" w14:textId="37C13441" w:rsidR="002F7214" w:rsidRDefault="002F7214" w:rsidP="00F33E9E">
            <w:pPr>
              <w:keepNext/>
              <w:ind w:firstLine="0"/>
              <w:jc w:val="center"/>
            </w:pPr>
            <w:r>
              <w:t>Parte 5</w:t>
            </w:r>
          </w:p>
        </w:tc>
        <w:tc>
          <w:tcPr>
            <w:tcW w:w="2966"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298" w:type="dxa"/>
          </w:tcPr>
          <w:p w14:paraId="67DFD0BC" w14:textId="3A424EA8" w:rsidR="002F7214" w:rsidRDefault="00BD6CD3" w:rsidP="00FA7657">
            <w:pPr>
              <w:keepNext/>
              <w:ind w:firstLine="0"/>
            </w:pPr>
            <w:r>
              <w:t>VSEs</w:t>
            </w:r>
          </w:p>
        </w:tc>
      </w:tr>
    </w:tbl>
    <w:p w14:paraId="6445F591" w14:textId="77777777" w:rsidR="0003426A" w:rsidRDefault="0003426A" w:rsidP="001B39DD"/>
    <w:p w14:paraId="54CE1A4A" w14:textId="121FAD3F" w:rsidR="00416A55" w:rsidRDefault="007858B7" w:rsidP="001B39DD">
      <w:r>
        <w:lastRenderedPageBreak/>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E029DE2" w:rsidR="00CD5E66" w:rsidRDefault="00E00AC6" w:rsidP="00225AEC">
      <w:pPr>
        <w:keepNext/>
        <w:jc w:val="center"/>
      </w:pPr>
      <w:r>
        <w:rPr>
          <w:noProof/>
          <w:lang w:eastAsia="es-CO"/>
        </w:rPr>
        <mc:AlternateContent>
          <mc:Choice Requires="wps">
            <w:drawing>
              <wp:anchor distT="0" distB="0" distL="114300" distR="114300" simplePos="0" relativeHeight="251659264" behindDoc="0" locked="0" layoutInCell="1" allowOverlap="1" wp14:anchorId="5D69A0E7" wp14:editId="3CC27095">
                <wp:simplePos x="0" y="0"/>
                <wp:positionH relativeFrom="column">
                  <wp:posOffset>4015740</wp:posOffset>
                </wp:positionH>
                <wp:positionV relativeFrom="paragraph">
                  <wp:posOffset>127254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3F8D3F5"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6.2pt;margin-top:100.2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" adj="21772" strokecolor="#bdd6ee [1300]" strokeweight=".5pt">
                <v:stroke endarrow="block"/>
              </v:shape>
            </w:pict>
          </mc:Fallback>
        </mc:AlternateContent>
      </w:r>
      <w:r>
        <w:rPr>
          <w:noProof/>
          <w:lang w:eastAsia="es-CO"/>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143012" w:rsidRPr="00225AEC" w:rsidRDefault="00143012"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143012" w:rsidRPr="00225AEC" w:rsidRDefault="00143012"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143012" w:rsidRPr="00225AEC" w:rsidRDefault="00143012"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143012" w:rsidRPr="00225AEC" w:rsidRDefault="00143012"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143012" w:rsidRPr="00225AEC" w:rsidRDefault="00143012"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143012" w:rsidRPr="00225AEC" w:rsidRDefault="00143012"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143012" w:rsidRPr="00225AEC" w:rsidRDefault="00143012"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143012" w:rsidRPr="00225AEC" w:rsidRDefault="00143012"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143012" w:rsidRPr="00225AEC" w:rsidRDefault="00143012"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143012" w:rsidRPr="00225AEC" w:rsidRDefault="00143012"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6BE007CF" w14:textId="744C7B96" w:rsidR="00416A55" w:rsidRDefault="00CD5E66" w:rsidP="00CD5E66">
      <w:pPr>
        <w:pStyle w:val="Descripcin"/>
        <w:jc w:val="center"/>
        <w:rPr>
          <w:color w:val="auto"/>
          <w:sz w:val="24"/>
        </w:rPr>
      </w:pPr>
      <w:bookmarkStart w:id="25" w:name="_Toc32523101"/>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E540D7">
        <w:rPr>
          <w:noProof/>
          <w:color w:val="auto"/>
          <w:sz w:val="24"/>
        </w:rPr>
        <w:t>2</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5"/>
      </w:r>
      <w:bookmarkEnd w:id="25"/>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640F5A">
      <w:pPr>
        <w:pStyle w:val="Prrafodelista"/>
        <w:numPr>
          <w:ilvl w:val="0"/>
          <w:numId w:val="140"/>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lastRenderedPageBreak/>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0FE694B2" w14:textId="19C036D5" w:rsidR="00AD376C" w:rsidRDefault="009A2B1B" w:rsidP="00274BC6">
      <w:pPr>
        <w:pStyle w:val="Prrafodelista"/>
        <w:keepNext/>
        <w:ind w:firstLine="0"/>
        <w:jc w:val="center"/>
      </w:pPr>
      <w:r>
        <w:rPr>
          <w:noProof/>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6D1A90B2" w14:textId="0274F09E" w:rsidR="00AD376C" w:rsidRDefault="00AD376C" w:rsidP="00AD376C">
      <w:pPr>
        <w:pStyle w:val="Descripcin"/>
        <w:jc w:val="center"/>
        <w:rPr>
          <w:noProof/>
          <w:color w:val="auto"/>
          <w:sz w:val="24"/>
        </w:rPr>
      </w:pPr>
      <w:bookmarkStart w:id="26" w:name="_Toc32523102"/>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E540D7">
        <w:rPr>
          <w:noProof/>
          <w:color w:val="auto"/>
          <w:sz w:val="24"/>
        </w:rPr>
        <w:t>3</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6"/>
      </w:r>
      <w:bookmarkEnd w:id="26"/>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77777777"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lastRenderedPageBreak/>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3EA30DE7" w:rsidR="00754850" w:rsidRDefault="00754850" w:rsidP="00AC64CD">
      <w:pPr>
        <w:pStyle w:val="Prrafodelista"/>
      </w:pPr>
      <w:r>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4129E3DC" w14:textId="6E63B569" w:rsidR="001203D3" w:rsidRDefault="009A2B1B" w:rsidP="001203D3">
      <w:pPr>
        <w:pStyle w:val="Prrafodelista"/>
        <w:keepNext/>
        <w:ind w:firstLine="0"/>
        <w:jc w:val="center"/>
      </w:pPr>
      <w:r>
        <w:rPr>
          <w:noProof/>
        </w:rPr>
        <w:lastRenderedPageBreak/>
        <w:drawing>
          <wp:inline distT="0" distB="0" distL="0" distR="0" wp14:anchorId="023374CF" wp14:editId="3FD4024F">
            <wp:extent cx="5057674" cy="5006340"/>
            <wp:effectExtent l="0" t="0" r="0" b="381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57674" cy="5006340"/>
                    </a:xfrm>
                    <a:prstGeom prst="rect">
                      <a:avLst/>
                    </a:prstGeom>
                  </pic:spPr>
                </pic:pic>
              </a:graphicData>
            </a:graphic>
          </wp:inline>
        </w:drawing>
      </w:r>
    </w:p>
    <w:p w14:paraId="06A1ACBD" w14:textId="78EF1C87" w:rsidR="00754850" w:rsidRPr="001203D3" w:rsidRDefault="001203D3" w:rsidP="001203D3">
      <w:pPr>
        <w:pStyle w:val="Descripcin"/>
        <w:jc w:val="center"/>
        <w:rPr>
          <w:color w:val="auto"/>
          <w:sz w:val="24"/>
        </w:rPr>
      </w:pPr>
      <w:bookmarkStart w:id="27" w:name="_Toc32523103"/>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E540D7">
        <w:rPr>
          <w:noProof/>
          <w:color w:val="auto"/>
          <w:sz w:val="24"/>
        </w:rPr>
        <w:t>4</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7"/>
      </w:r>
      <w:bookmarkEnd w:id="27"/>
    </w:p>
    <w:p w14:paraId="739FB9E3" w14:textId="77777777" w:rsidR="00FD0D5E" w:rsidRDefault="00C70724" w:rsidP="00FD0D5E">
      <w:pPr>
        <w:pStyle w:val="Prrafodelista"/>
        <w:numPr>
          <w:ilvl w:val="0"/>
          <w:numId w:val="138"/>
        </w:numPr>
        <w:rPr>
          <w:b/>
          <w:bCs/>
        </w:rPr>
      </w:pPr>
      <w:r w:rsidRPr="00395467">
        <w:rPr>
          <w:b/>
          <w:bCs/>
        </w:rPr>
        <w:t>Productos o artefactos:</w:t>
      </w:r>
    </w:p>
    <w:p w14:paraId="1CD00681" w14:textId="36F27037" w:rsidR="00DE532C" w:rsidRPr="00A05276" w:rsidRDefault="002A4F93" w:rsidP="00A05276">
      <w:pPr>
        <w:pStyle w:val="Prrafodelista"/>
      </w:pPr>
      <w:r>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A540CF">
        <w:t>4</w:t>
      </w:r>
      <w:r w:rsidR="002224BC">
        <w:t>)</w:t>
      </w:r>
      <w:r w:rsidR="00C70724">
        <w:t>.</w:t>
      </w:r>
    </w:p>
    <w:p w14:paraId="02613755" w14:textId="2D0E0556" w:rsidR="00B9053A" w:rsidRPr="00B9053A" w:rsidRDefault="00B9053A" w:rsidP="00B9053A">
      <w:pPr>
        <w:pStyle w:val="Descripcin"/>
        <w:ind w:firstLine="708"/>
        <w:rPr>
          <w:i w:val="0"/>
          <w:color w:val="auto"/>
          <w:sz w:val="24"/>
        </w:rPr>
      </w:pPr>
      <w:bookmarkStart w:id="28" w:name="_Toc32523116"/>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E540D7">
        <w:rPr>
          <w:noProof/>
          <w:color w:val="auto"/>
          <w:sz w:val="24"/>
        </w:rPr>
        <w:t>4</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8"/>
      </w:r>
      <w:bookmarkEnd w:id="28"/>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lastRenderedPageBreak/>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0DC7C49A" w:rsidR="00D4077F"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43CDFA86" w:rsidR="00D4077F"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5010B175" w:rsidR="00D4077F"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2B74B9FC" w:rsidR="00D4077F"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61F9B48D" w14:textId="2FC6050B" w:rsidR="00D4077F"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lastRenderedPageBreak/>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lastRenderedPageBreak/>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0DF2E5B" w14:textId="1C2417C9" w:rsidR="00032469" w:rsidRDefault="00C15C62" w:rsidP="00B13319">
      <w:bookmarkStart w:id="29" w:name="_Toc32523153"/>
      <w:r w:rsidRPr="00B13319">
        <w:rPr>
          <w:rStyle w:val="Ttulo3Car"/>
        </w:rPr>
        <w:t xml:space="preserve">Metodología </w:t>
      </w:r>
      <w:r w:rsidR="00D41CEE">
        <w:rPr>
          <w:rStyle w:val="Ttulo3Car"/>
        </w:rPr>
        <w:t>I</w:t>
      </w:r>
      <w:r w:rsidR="00550816">
        <w:rPr>
          <w:rStyle w:val="Ttulo3Car"/>
        </w:rPr>
        <w:t>conix</w:t>
      </w:r>
      <w:r w:rsidR="00B13319" w:rsidRPr="00B13319">
        <w:rPr>
          <w:rStyle w:val="Ttulo3Car"/>
        </w:rPr>
        <w:t>.</w:t>
      </w:r>
      <w:bookmarkEnd w:id="29"/>
      <w:r w:rsidR="00B13319">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31D16F69" w:rsidR="007C37BA" w:rsidRDefault="00726B5C" w:rsidP="00C7692B">
      <w:r>
        <w:lastRenderedPageBreak/>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lang w:eastAsia="es-CO"/>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03F5457F" w:rsidR="00932ADD" w:rsidRDefault="00932ADD" w:rsidP="00932ADD">
      <w:pPr>
        <w:pStyle w:val="Descripcin"/>
        <w:jc w:val="center"/>
        <w:rPr>
          <w:color w:val="auto"/>
          <w:sz w:val="24"/>
        </w:rPr>
      </w:pPr>
      <w:bookmarkStart w:id="30" w:name="_Toc32523104"/>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E540D7">
        <w:rPr>
          <w:noProof/>
          <w:color w:val="auto"/>
          <w:sz w:val="24"/>
        </w:rPr>
        <w:t>5</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9"/>
      </w:r>
      <w:bookmarkEnd w:id="30"/>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9C133B">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lastRenderedPageBreak/>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1C01F0">
      <w:pPr>
        <w:pStyle w:val="Prrafodelista"/>
        <w:numPr>
          <w:ilvl w:val="0"/>
          <w:numId w:val="136"/>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lastRenderedPageBreak/>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lastRenderedPageBreak/>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lastRenderedPageBreak/>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2410B2FE" w14:textId="77777777" w:rsidR="001F14B9" w:rsidRDefault="00FF47E5" w:rsidP="001F14B9">
      <w:pPr>
        <w:ind w:left="1648" w:firstLine="0"/>
      </w:pPr>
      <w:r>
        <w:rPr>
          <w:b/>
        </w:rPr>
        <w:t xml:space="preserve">Hito: </w:t>
      </w:r>
      <w:r>
        <w:t>Entrega.</w:t>
      </w:r>
    </w:p>
    <w:p w14:paraId="2B07F6F9" w14:textId="09DB9A8F" w:rsidR="001F14B9" w:rsidRPr="001F14B9" w:rsidRDefault="001F14B9" w:rsidP="001F14B9">
      <w:r w:rsidRPr="001F14B9">
        <w:rPr>
          <w:color w:val="FF0000"/>
        </w:rPr>
        <w:t xml:space="preserve">Reconocimiento de las tecnologías utilizadas por los equipos de trabajo (va aquí, </w:t>
      </w:r>
      <w:r>
        <w:rPr>
          <w:color w:val="FF0000"/>
        </w:rPr>
        <w:t>luego de ICONIX</w:t>
      </w:r>
      <w:r w:rsidRPr="001F14B9">
        <w:rPr>
          <w:color w:val="FF0000"/>
        </w:rPr>
        <w:t>)</w:t>
      </w:r>
    </w:p>
    <w:p w14:paraId="496B0E14" w14:textId="77777777" w:rsidR="001F14B9" w:rsidRDefault="001F14B9" w:rsidP="00890FE2">
      <w:pPr>
        <w:ind w:left="1648" w:firstLine="0"/>
      </w:pPr>
    </w:p>
    <w:p w14:paraId="7F001C3C" w14:textId="3AED370A" w:rsidR="00F13A0D" w:rsidRDefault="008555C1" w:rsidP="008555C1">
      <w:pPr>
        <w:pStyle w:val="Ttulo2"/>
      </w:pPr>
      <w:bookmarkStart w:id="31" w:name="_Toc32523154"/>
      <w:r>
        <w:lastRenderedPageBreak/>
        <w:t>Marco legal</w:t>
      </w:r>
      <w:bookmarkEnd w:id="31"/>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76331A1F" w:rsidR="00313190" w:rsidRPr="00953107" w:rsidRDefault="00953107" w:rsidP="00ED5A34">
      <w:pPr>
        <w:rPr>
          <w:color w:val="FF0000"/>
        </w:rPr>
      </w:pPr>
      <w:r>
        <w:rPr>
          <w:color w:val="FF0000"/>
        </w:rPr>
        <w:t>(Aún no se firma el acuerdo. Este va aquí)</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7685AB15" w14:textId="454F0A81" w:rsidR="00640F5A" w:rsidRDefault="00640F5A" w:rsidP="00E13F64">
      <w:pPr>
        <w:ind w:firstLine="0"/>
      </w:pPr>
    </w:p>
    <w:p w14:paraId="0452DA69" w14:textId="234D2F89" w:rsidR="00640F5A" w:rsidRDefault="00640F5A" w:rsidP="00E13F64">
      <w:pPr>
        <w:ind w:firstLine="0"/>
      </w:pPr>
    </w:p>
    <w:p w14:paraId="632557AF" w14:textId="7C857460" w:rsidR="00640F5A" w:rsidRDefault="00640F5A" w:rsidP="00E13F64">
      <w:pPr>
        <w:ind w:firstLine="0"/>
      </w:pPr>
    </w:p>
    <w:p w14:paraId="26CE89A0" w14:textId="5C82979D" w:rsidR="00640F5A" w:rsidRDefault="00640F5A" w:rsidP="00E13F64">
      <w:pPr>
        <w:ind w:firstLine="0"/>
      </w:pPr>
    </w:p>
    <w:p w14:paraId="18FF4FBC" w14:textId="15A28FC7" w:rsidR="00640F5A" w:rsidRDefault="00640F5A" w:rsidP="00E13F64">
      <w:pPr>
        <w:ind w:firstLine="0"/>
      </w:pPr>
    </w:p>
    <w:p w14:paraId="18728CC7" w14:textId="7D8F6CB4" w:rsidR="00640F5A" w:rsidRDefault="00640F5A" w:rsidP="00E13F64">
      <w:pPr>
        <w:ind w:firstLine="0"/>
      </w:pPr>
    </w:p>
    <w:p w14:paraId="024A415C" w14:textId="75BA2595" w:rsidR="00640F5A" w:rsidRDefault="00640F5A" w:rsidP="00E13F64">
      <w:pPr>
        <w:ind w:firstLine="0"/>
      </w:pPr>
    </w:p>
    <w:p w14:paraId="0140CA0F" w14:textId="2D944E7C" w:rsidR="00640F5A" w:rsidRDefault="00640F5A" w:rsidP="00E13F64">
      <w:pPr>
        <w:ind w:firstLine="0"/>
      </w:pPr>
    </w:p>
    <w:p w14:paraId="2B9B8880" w14:textId="77777777" w:rsidR="00890FE2" w:rsidRDefault="00890FE2" w:rsidP="00E13F64">
      <w:pPr>
        <w:ind w:firstLine="0"/>
      </w:pPr>
    </w:p>
    <w:p w14:paraId="0D3BC087" w14:textId="525DF04A" w:rsidR="00227E9A" w:rsidRDefault="0089359C" w:rsidP="0089359C">
      <w:pPr>
        <w:pStyle w:val="Ttulo1"/>
      </w:pPr>
      <w:bookmarkStart w:id="32" w:name="_Toc32523155"/>
      <w:r>
        <w:lastRenderedPageBreak/>
        <w:t>Desarrollo</w:t>
      </w:r>
      <w:bookmarkEnd w:id="32"/>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64809E8"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sin embargo, se realizan copias de seguridad del repositorio en el servicio de la nube de Google Drive un día a la semana</w:t>
      </w:r>
      <w:r w:rsidR="005938E2">
        <w:t>,</w:t>
      </w:r>
      <w:r w:rsidR="00C16A03">
        <w:t xml:space="preserve"> como </w:t>
      </w:r>
      <w:r w:rsidR="005938E2">
        <w:t>medida de contingencia ante cualquier pérdida de información.</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33" w:name="_Toc32523156"/>
      <w:r>
        <w:t>Fase 1: Planificación del proyecto</w:t>
      </w:r>
      <w:bookmarkEnd w:id="33"/>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45738916" w:rsidR="002E49F7" w:rsidRPr="00E71A45" w:rsidRDefault="000956EB" w:rsidP="00D33F32">
      <w:bookmarkStart w:id="34" w:name="_Toc32523157"/>
      <w:r w:rsidRPr="00D33F32">
        <w:rPr>
          <w:rStyle w:val="Ttulo3Car"/>
        </w:rPr>
        <w:t>Plan de</w:t>
      </w:r>
      <w:r w:rsidR="00456D66" w:rsidRPr="00D33F32">
        <w:rPr>
          <w:rStyle w:val="Ttulo3Car"/>
        </w:rPr>
        <w:t>l</w:t>
      </w:r>
      <w:r w:rsidRPr="00D33F32">
        <w:rPr>
          <w:rStyle w:val="Ttulo3Car"/>
        </w:rPr>
        <w:t xml:space="preserve"> proyecto</w:t>
      </w:r>
      <w:r w:rsidR="00DF5989" w:rsidRPr="00D33F32">
        <w:rPr>
          <w:rStyle w:val="Ttulo3Car"/>
        </w:rPr>
        <w:t>.</w:t>
      </w:r>
      <w:bookmarkEnd w:id="34"/>
      <w:r w:rsidR="00DF5989">
        <w:t xml:space="preserve"> </w:t>
      </w:r>
      <w:r w:rsidR="00DF5989"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6D97CF90" w:rsidR="008A791E" w:rsidRPr="00654957" w:rsidRDefault="008A791E" w:rsidP="002E49F7">
      <w:pPr>
        <w:jc w:val="center"/>
        <w:rPr>
          <w:rFonts w:eastAsia="Times New Roman" w:cs="Times New Roman"/>
          <w:bCs/>
          <w:color w:val="FF0000"/>
          <w:szCs w:val="24"/>
        </w:rPr>
      </w:pPr>
      <w:r>
        <w:rPr>
          <w:rFonts w:eastAsia="Times New Roman" w:cs="Times New Roman"/>
          <w:b/>
          <w:szCs w:val="24"/>
        </w:rPr>
        <w:t>Plan del proyecto de Sanambiente</w:t>
      </w:r>
      <w:r w:rsidR="00C57BB9">
        <w:rPr>
          <w:rFonts w:eastAsia="Times New Roman" w:cs="Times New Roman"/>
          <w:b/>
          <w:szCs w:val="24"/>
        </w:rPr>
        <w:t xml:space="preserve"> </w:t>
      </w:r>
      <w:r w:rsidR="00C57BB9" w:rsidRPr="00654957">
        <w:rPr>
          <w:rFonts w:eastAsia="Times New Roman" w:cs="Times New Roman"/>
          <w:bCs/>
          <w:color w:val="FF0000"/>
          <w:szCs w:val="24"/>
        </w:rPr>
        <w:t>(versión solo de muestra, aún no es la versión final)</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lastRenderedPageBreak/>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lastRenderedPageBreak/>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lastRenderedPageBreak/>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w:t>
      </w:r>
      <w:r>
        <w:rPr>
          <w:rFonts w:eastAsia="Times New Roman" w:cs="Times New Roman"/>
          <w:szCs w:val="24"/>
        </w:rPr>
        <w:lastRenderedPageBreak/>
        <w:t>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35"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35"/>
    <w:p w14:paraId="2BAE082B" w14:textId="77777777" w:rsidR="008A791E" w:rsidRDefault="008A791E" w:rsidP="008A791E">
      <w:pPr>
        <w:rPr>
          <w:rFonts w:eastAsia="Times New Roman" w:cs="Times New Roman"/>
          <w:b/>
          <w:szCs w:val="24"/>
        </w:rPr>
      </w:pPr>
      <w:r>
        <w:rPr>
          <w:rFonts w:eastAsia="Times New Roman" w:cs="Times New Roman"/>
          <w:b/>
          <w:szCs w:val="24"/>
        </w:rPr>
        <w:lastRenderedPageBreak/>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5C4E38">
      <w:pPr>
        <w:numPr>
          <w:ilvl w:val="0"/>
          <w:numId w:val="65"/>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lastRenderedPageBreak/>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lastRenderedPageBreak/>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lastRenderedPageBreak/>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w:t>
      </w:r>
      <w:r>
        <w:rPr>
          <w:rFonts w:eastAsia="Times New Roman" w:cs="Times New Roman"/>
          <w:szCs w:val="24"/>
        </w:rPr>
        <w:lastRenderedPageBreak/>
        <w:t xml:space="preserve">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rPr>
                <w:rFonts w:eastAsia="Times New Roman" w:cs="Times New Roman"/>
                <w:szCs w:val="24"/>
              </w:rPr>
            </w:pPr>
            <w:r>
              <w:rPr>
                <w:rFonts w:eastAsia="Times New Roman" w:cs="Times New Roman"/>
                <w:szCs w:val="24"/>
              </w:rPr>
              <w:lastRenderedPageBreak/>
              <w:t>Realizar el prototipado (diseño de la interfaz)</w:t>
            </w:r>
          </w:p>
          <w:p w14:paraId="60B1C83A" w14:textId="77777777" w:rsidR="008A791E" w:rsidRDefault="008A791E" w:rsidP="005C4E38">
            <w:pPr>
              <w:numPr>
                <w:ilvl w:val="0"/>
                <w:numId w:val="7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0BF03BCF"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lastRenderedPageBreak/>
              <w:t>Diagrama de secuencia.</w:t>
            </w:r>
          </w:p>
          <w:p w14:paraId="5246ABC3" w14:textId="77777777" w:rsidR="008A791E" w:rsidRDefault="008A791E" w:rsidP="005C4E38">
            <w:pPr>
              <w:numPr>
                <w:ilvl w:val="0"/>
                <w:numId w:val="7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rPr>
                <w:rFonts w:eastAsia="Times New Roman" w:cs="Times New Roman"/>
                <w:szCs w:val="24"/>
              </w:rPr>
            </w:pPr>
            <w:r>
              <w:rPr>
                <w:rFonts w:eastAsia="Times New Roman" w:cs="Times New Roman"/>
                <w:szCs w:val="24"/>
              </w:rPr>
              <w:lastRenderedPageBreak/>
              <w:t>Realizar el prototipado (diseño de la interfaz).</w:t>
            </w:r>
          </w:p>
          <w:p w14:paraId="4F832945" w14:textId="77777777" w:rsidR="008A791E" w:rsidRDefault="008A791E" w:rsidP="005C4E38">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743F8C6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lastRenderedPageBreak/>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lastRenderedPageBreak/>
              <w:t>Modelado de dominio.</w:t>
            </w:r>
          </w:p>
          <w:p w14:paraId="761606E0"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rocedimiento de pruebas.</w:t>
            </w:r>
          </w:p>
          <w:p w14:paraId="51BD26F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lastRenderedPageBreak/>
              <w:t>Especificación del diseño de pruebas.</w:t>
            </w:r>
          </w:p>
          <w:p w14:paraId="56BB2AE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rocedimiento de pruebas.</w:t>
            </w:r>
          </w:p>
          <w:p w14:paraId="166F15C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lastRenderedPageBreak/>
              <w:t>Especificación del diseño de pruebas.</w:t>
            </w:r>
          </w:p>
          <w:p w14:paraId="0B0C670A"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rocedimiento de pruebas.</w:t>
            </w:r>
          </w:p>
          <w:p w14:paraId="3954012E"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lastRenderedPageBreak/>
              <w:t>Especificación de casos de prueba.</w:t>
            </w:r>
          </w:p>
          <w:p w14:paraId="7F0A6F19"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Diagramas de casos de uso.</w:t>
            </w:r>
          </w:p>
          <w:p w14:paraId="1D124CC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lastRenderedPageBreak/>
              <w:t>Procedimiento de pruebas.</w:t>
            </w:r>
          </w:p>
          <w:p w14:paraId="03C5CCD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Diagramas de casos de uso.</w:t>
            </w:r>
          </w:p>
          <w:p w14:paraId="7379239F"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lastRenderedPageBreak/>
              <w:t>Procedimiento de pruebas.</w:t>
            </w:r>
          </w:p>
          <w:p w14:paraId="254C311D"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lastRenderedPageBreak/>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t>-Equipos:</w:t>
      </w:r>
    </w:p>
    <w:p w14:paraId="61657C81" w14:textId="77777777" w:rsidR="008A791E" w:rsidRDefault="008A791E" w:rsidP="005C4E38">
      <w:pPr>
        <w:numPr>
          <w:ilvl w:val="0"/>
          <w:numId w:val="100"/>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739B8C8A" w14:textId="77777777" w:rsidR="008217B0" w:rsidRDefault="008A791E" w:rsidP="008217B0">
      <w:pPr>
        <w:numPr>
          <w:ilvl w:val="0"/>
          <w:numId w:val="26"/>
        </w:numPr>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73A3F283" w:rsidR="008A791E" w:rsidRPr="008217B0" w:rsidRDefault="008A791E" w:rsidP="008217B0">
      <w:pPr>
        <w:rPr>
          <w:rFonts w:eastAsia="Times New Roman" w:cs="Times New Roman"/>
          <w:szCs w:val="24"/>
        </w:rPr>
      </w:pPr>
      <w:r w:rsidRPr="008217B0">
        <w:rPr>
          <w:rFonts w:eastAsia="Times New Roman" w:cs="Times New Roman"/>
          <w:b/>
          <w:szCs w:val="24"/>
        </w:rPr>
        <w:t>Composición del equipo de trabajo:</w:t>
      </w:r>
    </w:p>
    <w:p w14:paraId="7651E89E" w14:textId="5D406B3B" w:rsidR="008A791E" w:rsidRDefault="008A791E" w:rsidP="008217B0">
      <w:pPr>
        <w:rPr>
          <w:rFonts w:eastAsia="Times New Roman" w:cs="Times New Roman"/>
          <w:szCs w:val="24"/>
        </w:rPr>
      </w:pPr>
      <w:r>
        <w:rPr>
          <w:rFonts w:eastAsia="Times New Roman" w:cs="Times New Roman"/>
          <w:szCs w:val="24"/>
        </w:rPr>
        <w:t>El equipo de trabajo se encuentra conformado de la siguiente manera:</w:t>
      </w:r>
    </w:p>
    <w:p w14:paraId="3F55FC0C" w14:textId="465C3F22"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lastRenderedPageBreak/>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17E9F7F4"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lastRenderedPageBreak/>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lastRenderedPageBreak/>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lastRenderedPageBreak/>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6A5AFE4F" w14:textId="77777777" w:rsidR="008A791E" w:rsidRDefault="008A791E" w:rsidP="005C4E38">
            <w:pPr>
              <w:numPr>
                <w:ilvl w:val="0"/>
                <w:numId w:val="75"/>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lastRenderedPageBreak/>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lastRenderedPageBreak/>
              <w:t>Diccionario de funciones o módulos.</w:t>
            </w:r>
          </w:p>
          <w:p w14:paraId="01D852E5"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2F0DF13"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lastRenderedPageBreak/>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lastRenderedPageBreak/>
              <w:t>Diagrama de secuencia.</w:t>
            </w:r>
          </w:p>
          <w:p w14:paraId="6416A1AF"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lastRenderedPageBreak/>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lastRenderedPageBreak/>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lastRenderedPageBreak/>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lastRenderedPageBreak/>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lastRenderedPageBreak/>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F37573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Diagrama de caso de uso.</w:t>
            </w:r>
          </w:p>
          <w:p w14:paraId="4D539301"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lastRenderedPageBreak/>
              <w:t>Plan de pruebas.</w:t>
            </w:r>
          </w:p>
          <w:p w14:paraId="0EA31CBE"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lan de pruebas.</w:t>
            </w:r>
          </w:p>
          <w:p w14:paraId="637FDD5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lastRenderedPageBreak/>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lastRenderedPageBreak/>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w:t>
            </w:r>
            <w:r>
              <w:rPr>
                <w:rFonts w:eastAsia="Times New Roman" w:cs="Times New Roman"/>
                <w:b/>
                <w:szCs w:val="24"/>
              </w:rPr>
              <w:lastRenderedPageBreak/>
              <w:t>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lastRenderedPageBreak/>
              <w:t>Logs de pruebas.</w:t>
            </w:r>
          </w:p>
          <w:p w14:paraId="6CD200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lastRenderedPageBreak/>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lastRenderedPageBreak/>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lastRenderedPageBreak/>
              <w:t xml:space="preserve">Validación de diagrama de casos de uso. </w:t>
            </w:r>
          </w:p>
          <w:p w14:paraId="1BD44F9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lastRenderedPageBreak/>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lastRenderedPageBreak/>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lastRenderedPageBreak/>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 xml:space="preserve">Validación de diagrama de casos de uso. </w:t>
            </w:r>
          </w:p>
          <w:p w14:paraId="75290023"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w:t>
            </w:r>
            <w:r>
              <w:rPr>
                <w:rFonts w:eastAsia="Times New Roman" w:cs="Times New Roman"/>
                <w:szCs w:val="24"/>
              </w:rPr>
              <w:lastRenderedPageBreak/>
              <w:t>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lastRenderedPageBreak/>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lastRenderedPageBreak/>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lastRenderedPageBreak/>
              <w:t>Procedimiento de pruebas.</w:t>
            </w:r>
          </w:p>
          <w:p w14:paraId="506EC97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lastRenderedPageBreak/>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lastRenderedPageBreak/>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6F5A59A1" w:rsidR="00EC2A35" w:rsidRDefault="00EC2A35" w:rsidP="00670E5A">
      <w:pPr>
        <w:rPr>
          <w:rFonts w:eastAsia="Times New Roman" w:cs="Times New Roman"/>
          <w:szCs w:val="24"/>
        </w:rPr>
      </w:pPr>
      <w:bookmarkStart w:id="36" w:name="_Toc32523158"/>
      <w:r w:rsidRPr="00D33F32">
        <w:rPr>
          <w:rStyle w:val="Ttulo3Car"/>
        </w:rPr>
        <w:t>Repositorio del proyecto</w:t>
      </w:r>
      <w:r w:rsidR="00D33F32">
        <w:rPr>
          <w:rStyle w:val="Ttulo3Car"/>
        </w:rPr>
        <w:t>.</w:t>
      </w:r>
      <w:bookmarkEnd w:id="36"/>
      <w:r w:rsidR="00670E5A">
        <w:rPr>
          <w:rFonts w:eastAsia="Times New Roman" w:cs="Times New Roman"/>
          <w:b/>
          <w:bCs/>
          <w:szCs w:val="24"/>
        </w:rPr>
        <w:t xml:space="preserve"> </w:t>
      </w:r>
      <w:r w:rsidR="00D33F32">
        <w:rPr>
          <w:rFonts w:eastAsia="Times New Roman" w:cs="Times New Roman"/>
          <w:szCs w:val="24"/>
        </w:rPr>
        <w:t>P</w:t>
      </w:r>
      <w:r>
        <w:rPr>
          <w:rFonts w:eastAsia="Times New Roman" w:cs="Times New Roman"/>
          <w:szCs w:val="24"/>
        </w:rPr>
        <w:t>ara la creación del repositorio del proyecto se h</w:t>
      </w:r>
      <w:r w:rsidR="00F321D7">
        <w:rPr>
          <w:rFonts w:eastAsia="Times New Roman" w:cs="Times New Roman"/>
          <w:szCs w:val="24"/>
        </w:rPr>
        <w:t>ará</w:t>
      </w:r>
      <w:r>
        <w:rPr>
          <w:rFonts w:eastAsia="Times New Roman" w:cs="Times New Roman"/>
          <w:szCs w:val="24"/>
        </w:rPr>
        <w:t xml:space="preserve"> uso de la plataforma de desarrollo colaborativo GitHub y se utiliz</w:t>
      </w:r>
      <w:r w:rsidR="00F321D7">
        <w:rPr>
          <w:rFonts w:eastAsia="Times New Roman" w:cs="Times New Roman"/>
          <w:szCs w:val="24"/>
        </w:rPr>
        <w:t>ará</w:t>
      </w:r>
      <w:r>
        <w:rPr>
          <w:rFonts w:eastAsia="Times New Roman" w:cs="Times New Roman"/>
          <w:szCs w:val="24"/>
        </w:rPr>
        <w:t xml:space="preserve"> para el control de versiones del proyecto</w:t>
      </w:r>
      <w:r w:rsidR="00F321D7">
        <w:rPr>
          <w:rFonts w:eastAsia="Times New Roman" w:cs="Times New Roman"/>
          <w:szCs w:val="24"/>
        </w:rPr>
        <w:t>,</w:t>
      </w:r>
      <w:r>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6):</w:t>
      </w:r>
    </w:p>
    <w:p w14:paraId="5D9BAEC7" w14:textId="77777777" w:rsidR="003E6B50" w:rsidRDefault="003E6B50" w:rsidP="003E6B50">
      <w:pPr>
        <w:keepNext/>
        <w:jc w:val="center"/>
      </w:pPr>
      <w:r>
        <w:rPr>
          <w:rFonts w:eastAsia="Times New Roman" w:cs="Times New Roman"/>
          <w:noProof/>
          <w:szCs w:val="24"/>
        </w:rPr>
        <w:lastRenderedPageBreak/>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4">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5B0DD2BD" w14:textId="655FAD3F" w:rsidR="003E6B50" w:rsidRPr="00AB3D1D" w:rsidRDefault="003E6B50" w:rsidP="00AB3D1D">
      <w:pPr>
        <w:pStyle w:val="Descripcin"/>
        <w:jc w:val="center"/>
        <w:rPr>
          <w:rFonts w:eastAsia="Times New Roman" w:cs="Times New Roman"/>
          <w:color w:val="auto"/>
          <w:sz w:val="24"/>
          <w:szCs w:val="36"/>
        </w:rPr>
      </w:pPr>
      <w:bookmarkStart w:id="37" w:name="_Toc32523105"/>
      <w:r w:rsidRPr="00AB3D1D">
        <w:rPr>
          <w:color w:val="auto"/>
          <w:sz w:val="24"/>
          <w:szCs w:val="24"/>
        </w:rPr>
        <w:t xml:space="preserve">Figura </w:t>
      </w:r>
      <w:r w:rsidRPr="00AB3D1D">
        <w:rPr>
          <w:color w:val="auto"/>
          <w:sz w:val="24"/>
          <w:szCs w:val="24"/>
        </w:rPr>
        <w:fldChar w:fldCharType="begin"/>
      </w:r>
      <w:r w:rsidRPr="00AB3D1D">
        <w:rPr>
          <w:color w:val="auto"/>
          <w:sz w:val="24"/>
          <w:szCs w:val="24"/>
        </w:rPr>
        <w:instrText xml:space="preserve"> SEQ Figura \* ARABIC </w:instrText>
      </w:r>
      <w:r w:rsidRPr="00AB3D1D">
        <w:rPr>
          <w:color w:val="auto"/>
          <w:sz w:val="24"/>
          <w:szCs w:val="24"/>
        </w:rPr>
        <w:fldChar w:fldCharType="separate"/>
      </w:r>
      <w:r w:rsidR="00E540D7">
        <w:rPr>
          <w:noProof/>
          <w:color w:val="auto"/>
          <w:sz w:val="24"/>
          <w:szCs w:val="24"/>
        </w:rPr>
        <w:t>6</w:t>
      </w:r>
      <w:r w:rsidRPr="00AB3D1D">
        <w:rPr>
          <w:color w:val="auto"/>
          <w:sz w:val="24"/>
          <w:szCs w:val="24"/>
        </w:rPr>
        <w:fldChar w:fldCharType="end"/>
      </w:r>
      <w:r w:rsidRPr="00AB3D1D">
        <w:rPr>
          <w:color w:val="auto"/>
          <w:sz w:val="24"/>
          <w:szCs w:val="24"/>
        </w:rPr>
        <w:t xml:space="preserve">. Captura de imagen de referencia de la </w:t>
      </w:r>
      <w:r w:rsidR="00AB3D1D" w:rsidRPr="00AB3D1D">
        <w:rPr>
          <w:color w:val="auto"/>
          <w:sz w:val="24"/>
          <w:szCs w:val="24"/>
        </w:rPr>
        <w:t>aplicación</w:t>
      </w:r>
      <w:r w:rsidRPr="00AB3D1D">
        <w:rPr>
          <w:color w:val="auto"/>
          <w:sz w:val="24"/>
          <w:szCs w:val="24"/>
        </w:rPr>
        <w:t xml:space="preserve"> de escritorio de GitHub: GitHub Desktop.</w:t>
      </w:r>
      <w:r w:rsidR="00AB3D1D">
        <w:rPr>
          <w:rStyle w:val="Refdenotaalpie"/>
          <w:color w:val="auto"/>
          <w:sz w:val="24"/>
          <w:szCs w:val="24"/>
        </w:rPr>
        <w:footnoteReference w:id="10"/>
      </w:r>
      <w:bookmarkEnd w:id="37"/>
    </w:p>
    <w:p w14:paraId="5269DE47" w14:textId="6776FC34" w:rsidR="008A791E" w:rsidRPr="00C471F1" w:rsidRDefault="00C952B2" w:rsidP="00367D47">
      <w:bookmarkStart w:id="38" w:name="_Toc32523159"/>
      <w:r w:rsidRPr="00367D47">
        <w:rPr>
          <w:rStyle w:val="Ttulo3Car"/>
        </w:rPr>
        <w:t>Resultados de la verificación</w:t>
      </w:r>
      <w:r w:rsidR="003419C2" w:rsidRPr="00367D47">
        <w:rPr>
          <w:rStyle w:val="Ttulo3Car"/>
        </w:rPr>
        <w:t>.</w:t>
      </w:r>
      <w:bookmarkEnd w:id="38"/>
      <w:r w:rsidR="00E2174F">
        <w:rPr>
          <w:b/>
        </w:rPr>
        <w:t xml:space="preserve"> </w:t>
      </w:r>
      <w:r w:rsidR="00E71F13">
        <w:rPr>
          <w:bCs/>
        </w:rPr>
        <w:t xml:space="preserve">Antes de que se ejecutara el Plan del proyecto </w:t>
      </w:r>
      <w:r w:rsidR="00E70C05">
        <w:rPr>
          <w:bCs/>
        </w:rPr>
        <w:t>(</w:t>
      </w:r>
      <w:r w:rsidR="00E71F13">
        <w:rPr>
          <w:bCs/>
        </w:rPr>
        <w:t>Fase 2</w:t>
      </w:r>
      <w:r w:rsidR="00E70C05">
        <w:rPr>
          <w:bCs/>
        </w:rPr>
        <w:t>)</w:t>
      </w:r>
      <w:r w:rsidR="00E71F13">
        <w:rPr>
          <w:bCs/>
        </w:rPr>
        <w:t xml:space="preserve">, se </w:t>
      </w:r>
      <w:r w:rsidR="00320981">
        <w:rPr>
          <w:bCs/>
        </w:rPr>
        <w:t>diligenciaba</w:t>
      </w:r>
      <w:r w:rsidR="00E71F13">
        <w:rPr>
          <w:bCs/>
        </w:rPr>
        <w:t xml:space="preserve"> este artefacto, </w:t>
      </w:r>
      <w:r w:rsidR="00320981">
        <w:rPr>
          <w:bCs/>
        </w:rPr>
        <w:t>con el fin</w:t>
      </w:r>
      <w:r w:rsidR="00E71F13">
        <w:rPr>
          <w:bCs/>
        </w:rPr>
        <w:t xml:space="preserve"> de</w:t>
      </w:r>
      <w:r w:rsidR="00E2174F">
        <w:t xml:space="preserve"> verifica</w:t>
      </w:r>
      <w:r w:rsidR="00E71F13">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143012">
        <w:t>7</w:t>
      </w:r>
      <w:r w:rsidR="00C471F1">
        <w:t>):</w:t>
      </w:r>
    </w:p>
    <w:p w14:paraId="02753A0E" w14:textId="32886361"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79AECC6F" w14:textId="51444323" w:rsidR="00AE21B0" w:rsidRPr="00944DC8" w:rsidRDefault="00944DC8" w:rsidP="00944DC8">
      <w:pPr>
        <w:pStyle w:val="Descripcin"/>
        <w:jc w:val="center"/>
        <w:rPr>
          <w:rFonts w:eastAsia="Times New Roman" w:cs="Times New Roman"/>
          <w:b/>
          <w:color w:val="auto"/>
          <w:sz w:val="24"/>
          <w:szCs w:val="36"/>
        </w:rPr>
      </w:pPr>
      <w:bookmarkStart w:id="39" w:name="_Toc32523106"/>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E540D7">
        <w:rPr>
          <w:noProof/>
          <w:color w:val="auto"/>
          <w:sz w:val="24"/>
          <w:szCs w:val="24"/>
        </w:rPr>
        <w:t>7</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1"/>
      </w:r>
      <w:bookmarkEnd w:id="39"/>
    </w:p>
    <w:p w14:paraId="28EC0CB6" w14:textId="168722D3" w:rsidR="00AE21B0" w:rsidRDefault="00AE21B0" w:rsidP="00AE21B0">
      <w:pPr>
        <w:pStyle w:val="Ttulo2"/>
        <w:rPr>
          <w:rFonts w:eastAsia="Times New Roman"/>
        </w:rPr>
      </w:pPr>
      <w:bookmarkStart w:id="40" w:name="_Toc32523160"/>
      <w:r>
        <w:rPr>
          <w:rFonts w:eastAsia="Times New Roman"/>
        </w:rPr>
        <w:t>Fase 2: Ejecución del plan de</w:t>
      </w:r>
      <w:r w:rsidR="00944DC8">
        <w:rPr>
          <w:rFonts w:eastAsia="Times New Roman"/>
        </w:rPr>
        <w:t>l</w:t>
      </w:r>
      <w:r>
        <w:rPr>
          <w:rFonts w:eastAsia="Times New Roman"/>
        </w:rPr>
        <w:t xml:space="preserve"> proyecto</w:t>
      </w:r>
      <w:bookmarkEnd w:id="40"/>
    </w:p>
    <w:p w14:paraId="5B51E397" w14:textId="1F426722" w:rsidR="000344F1" w:rsidRDefault="00AE21B0" w:rsidP="00506AE1">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73AFB9D" w14:textId="1EB116FB" w:rsidR="001D4D98" w:rsidRDefault="00BA2B3A" w:rsidP="00FB0F71">
      <w:pPr>
        <w:rPr>
          <w:color w:val="000000"/>
        </w:rPr>
      </w:pPr>
      <w:bookmarkStart w:id="41" w:name="_Toc32523161"/>
      <w:r w:rsidRPr="001D4D98">
        <w:rPr>
          <w:rStyle w:val="Ttulo3Car"/>
        </w:rPr>
        <w:t>Ejecución del repositorio del proyecto</w:t>
      </w:r>
      <w:r w:rsidR="001D4D98" w:rsidRPr="001D4D98">
        <w:rPr>
          <w:rStyle w:val="Ttulo3Car"/>
        </w:rPr>
        <w:t>.</w:t>
      </w:r>
      <w:bookmarkEnd w:id="41"/>
      <w:r w:rsidR="001D4D98">
        <w:t xml:space="preserve"> </w:t>
      </w:r>
      <w:r w:rsidR="00463E3D">
        <w:t xml:space="preserve">Durante la ejecución del Plan del proyecto, cada equipo de trabajo tenía bajo su responsabilidad, la entrega de unas tareas definidas. </w:t>
      </w:r>
      <w:r w:rsidR="001D4D98">
        <w:rPr>
          <w:color w:val="000000"/>
        </w:rPr>
        <w:t>Para la entrega ordenada</w:t>
      </w:r>
      <w:r w:rsidR="00463E3D">
        <w:rPr>
          <w:color w:val="000000"/>
        </w:rPr>
        <w:t xml:space="preserve"> de</w:t>
      </w:r>
      <w:r w:rsidR="001D4D98">
        <w:rPr>
          <w:color w:val="000000"/>
        </w:rPr>
        <w:t xml:space="preserve"> </w:t>
      </w:r>
      <w:r w:rsidR="00463E3D">
        <w:rPr>
          <w:color w:val="000000"/>
        </w:rPr>
        <w:t>estas</w:t>
      </w:r>
      <w:r w:rsidR="001D4D98">
        <w:rPr>
          <w:color w:val="000000"/>
        </w:rPr>
        <w:t xml:space="preserve"> tareas por parte de los equipos de trabajo</w:t>
      </w:r>
      <w:r w:rsidR="0045619A">
        <w:rPr>
          <w:color w:val="000000"/>
        </w:rPr>
        <w:t>,</w:t>
      </w:r>
      <w:r w:rsidR="001D4D98">
        <w:rPr>
          <w:color w:val="000000"/>
        </w:rPr>
        <w:t xml:space="preserve"> se hizo la creación de ramas (branches) específicas</w:t>
      </w:r>
      <w:r w:rsidR="00DA7A81">
        <w:rPr>
          <w:color w:val="000000"/>
        </w:rPr>
        <w:t xml:space="preserve"> para cada uno,</w:t>
      </w:r>
      <w:r w:rsidR="001D4D98">
        <w:rPr>
          <w:color w:val="000000"/>
        </w:rPr>
        <w:t xml:space="preserve"> </w:t>
      </w:r>
      <w:r w:rsidR="0045619A">
        <w:rPr>
          <w:color w:val="000000"/>
        </w:rPr>
        <w:t xml:space="preserve">con el objetivo de que </w:t>
      </w:r>
      <w:r w:rsidR="00DA7A81">
        <w:rPr>
          <w:color w:val="000000"/>
        </w:rPr>
        <w:t>las subieran para</w:t>
      </w:r>
      <w:r w:rsidR="001D4D98">
        <w:rPr>
          <w:color w:val="000000"/>
        </w:rPr>
        <w:t xml:space="preserve"> </w:t>
      </w:r>
      <w:r w:rsidR="00DA7A81">
        <w:rPr>
          <w:color w:val="000000"/>
        </w:rPr>
        <w:t xml:space="preserve">realizarles el </w:t>
      </w:r>
      <w:r w:rsidR="00DA7A81">
        <w:rPr>
          <w:color w:val="000000"/>
        </w:rPr>
        <w:lastRenderedPageBreak/>
        <w:t>respectivo seguimiento y revisión</w:t>
      </w:r>
      <w:r w:rsidR="001D4D98">
        <w:rPr>
          <w:color w:val="000000"/>
        </w:rPr>
        <w:t>. A continuación, se muestra cómo es visto el repos</w:t>
      </w:r>
      <w:r w:rsidR="00DA7A81">
        <w:rPr>
          <w:color w:val="000000"/>
        </w:rPr>
        <w:t>itorio</w:t>
      </w:r>
      <w:r w:rsidR="001D4D98">
        <w:rPr>
          <w:color w:val="000000"/>
        </w:rPr>
        <w:t xml:space="preserve"> desde la aplicación web de GitHub (ver figura </w:t>
      </w:r>
      <w:r w:rsidR="00143012">
        <w:rPr>
          <w:color w:val="000000"/>
        </w:rPr>
        <w:t>8</w:t>
      </w:r>
      <w:r w:rsidR="001D4D98">
        <w:rPr>
          <w:color w:val="000000"/>
        </w:rPr>
        <w:t>):</w:t>
      </w:r>
    </w:p>
    <w:p w14:paraId="428E2DDC" w14:textId="77777777" w:rsidR="001D4D98" w:rsidRDefault="001D4D98" w:rsidP="001D4D98">
      <w:pPr>
        <w:keepNext/>
        <w:jc w:val="center"/>
      </w:pPr>
      <w:r>
        <w:rPr>
          <w:noProof/>
          <w:lang w:eastAsia="es-CO"/>
        </w:rPr>
        <w:drawing>
          <wp:inline distT="0" distB="0" distL="0" distR="0" wp14:anchorId="3D566872" wp14:editId="36F1BF45">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63822703" w14:textId="181C71AC" w:rsidR="001D4D98" w:rsidRPr="00560C9B" w:rsidRDefault="001D4D98" w:rsidP="001D4D98">
      <w:pPr>
        <w:pStyle w:val="Descripcin"/>
        <w:jc w:val="center"/>
        <w:rPr>
          <w:color w:val="auto"/>
          <w:sz w:val="24"/>
          <w:szCs w:val="24"/>
        </w:rPr>
      </w:pPr>
      <w:bookmarkStart w:id="42" w:name="_Toc32523107"/>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E540D7">
        <w:rPr>
          <w:noProof/>
          <w:color w:val="auto"/>
          <w:sz w:val="24"/>
          <w:szCs w:val="24"/>
        </w:rPr>
        <w:t>8</w:t>
      </w:r>
      <w:r w:rsidRPr="00630E6C">
        <w:rPr>
          <w:color w:val="auto"/>
          <w:sz w:val="24"/>
          <w:szCs w:val="24"/>
        </w:rPr>
        <w:fldChar w:fldCharType="end"/>
      </w:r>
      <w:r w:rsidRPr="00630E6C">
        <w:rPr>
          <w:color w:val="auto"/>
          <w:sz w:val="24"/>
          <w:szCs w:val="24"/>
        </w:rPr>
        <w:t xml:space="preserve">. </w:t>
      </w:r>
      <w:r>
        <w:rPr>
          <w:color w:val="auto"/>
          <w:sz w:val="24"/>
          <w:szCs w:val="24"/>
        </w:rPr>
        <w:t>R</w:t>
      </w:r>
      <w:r w:rsidRPr="00630E6C">
        <w:rPr>
          <w:color w:val="auto"/>
          <w:sz w:val="24"/>
          <w:szCs w:val="24"/>
        </w:rPr>
        <w:t>epositorio del proyecto</w:t>
      </w:r>
      <w:r>
        <w:rPr>
          <w:color w:val="auto"/>
          <w:sz w:val="24"/>
          <w:szCs w:val="24"/>
        </w:rPr>
        <w:t>, visto desde la aplicación web de GitHub</w:t>
      </w:r>
      <w:r w:rsidRPr="00630E6C">
        <w:rPr>
          <w:color w:val="auto"/>
          <w:sz w:val="24"/>
          <w:szCs w:val="24"/>
        </w:rPr>
        <w:t>.</w:t>
      </w:r>
      <w:r>
        <w:rPr>
          <w:rStyle w:val="Refdenotaalpie"/>
          <w:color w:val="auto"/>
          <w:sz w:val="24"/>
          <w:szCs w:val="24"/>
        </w:rPr>
        <w:footnoteReference w:id="12"/>
      </w:r>
      <w:bookmarkEnd w:id="42"/>
    </w:p>
    <w:p w14:paraId="2908DE5D" w14:textId="306E793F" w:rsidR="000344F1" w:rsidRDefault="001D4D98" w:rsidP="00AB3D1D">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785BB40D" w14:textId="684212E8" w:rsidR="00506AE1" w:rsidRDefault="00AB3D1D" w:rsidP="00506AE1">
      <w:pPr>
        <w:rPr>
          <w:rFonts w:eastAsia="Times New Roman" w:cs="Times New Roman"/>
          <w:bCs/>
          <w:szCs w:val="24"/>
        </w:rPr>
      </w:pPr>
      <w:r>
        <w:rPr>
          <w:rFonts w:eastAsia="Times New Roman" w:cs="Times New Roman"/>
          <w:bCs/>
          <w:szCs w:val="24"/>
        </w:rPr>
        <w:t xml:space="preserve">Luego de haber </w:t>
      </w:r>
      <w:r w:rsidR="00143012">
        <w:rPr>
          <w:rFonts w:eastAsia="Times New Roman" w:cs="Times New Roman"/>
          <w:bCs/>
          <w:szCs w:val="24"/>
        </w:rPr>
        <w:t>explicado cómo fue el uso del Repositorio del proyecto durante de la fase 2. Como tal, en esta fase s</w:t>
      </w:r>
      <w:r w:rsidR="009B2C3C">
        <w:rPr>
          <w:rFonts w:eastAsia="Times New Roman" w:cs="Times New Roman"/>
          <w:bCs/>
          <w:szCs w:val="24"/>
        </w:rPr>
        <w:t>e</w:t>
      </w:r>
      <w:r w:rsidR="00AE21B0">
        <w:rPr>
          <w:rFonts w:eastAsia="Times New Roman" w:cs="Times New Roman"/>
          <w:bCs/>
          <w:szCs w:val="24"/>
        </w:rPr>
        <w:t xml:space="preserve"> produjeron los siguientes artefactos:</w:t>
      </w:r>
    </w:p>
    <w:p w14:paraId="0B61353D" w14:textId="3805137E" w:rsidR="000C022D" w:rsidRDefault="0062296A" w:rsidP="00506AE1">
      <w:pPr>
        <w:rPr>
          <w:rFonts w:eastAsia="Times New Roman" w:cs="Times New Roman"/>
          <w:bCs/>
          <w:szCs w:val="24"/>
        </w:rPr>
      </w:pPr>
      <w:bookmarkStart w:id="43" w:name="_Toc32523162"/>
      <w:r w:rsidRPr="00506AE1">
        <w:rPr>
          <w:rStyle w:val="Ttulo3Car"/>
        </w:rPr>
        <w:lastRenderedPageBreak/>
        <w:t>Acta de reunión</w:t>
      </w:r>
      <w:r w:rsidR="00506AE1" w:rsidRPr="00506AE1">
        <w:rPr>
          <w:rStyle w:val="Ttulo3Car"/>
        </w:rPr>
        <w:t>.</w:t>
      </w:r>
      <w:bookmarkEnd w:id="43"/>
      <w:r w:rsidR="00506AE1">
        <w:rPr>
          <w:rFonts w:eastAsia="Times New Roman" w:cs="Times New Roman"/>
          <w:b/>
          <w:szCs w:val="24"/>
        </w:rPr>
        <w:t xml:space="preserve"> </w:t>
      </w:r>
      <w:r w:rsidR="00506AE1">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143012">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5535A361" w14:textId="49697AEE" w:rsidR="00046E69" w:rsidRDefault="00406042" w:rsidP="00C1335A">
      <w:pPr>
        <w:keepNext/>
        <w:jc w:val="center"/>
      </w:pPr>
      <w:r>
        <w:rPr>
          <w:noProof/>
          <w:lang w:eastAsia="es-CO"/>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7">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5C7D701" w14:textId="08227B0E" w:rsidR="0062296A" w:rsidRPr="008E540A" w:rsidRDefault="006B7C3D" w:rsidP="006B7C3D">
      <w:pPr>
        <w:pStyle w:val="Descripcin"/>
        <w:jc w:val="center"/>
        <w:rPr>
          <w:rFonts w:eastAsia="Times New Roman" w:cs="Times New Roman"/>
          <w:bCs/>
          <w:color w:val="auto"/>
          <w:sz w:val="24"/>
          <w:szCs w:val="36"/>
        </w:rPr>
      </w:pPr>
      <w:bookmarkStart w:id="44" w:name="_Toc32523108"/>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E540D7">
        <w:rPr>
          <w:noProof/>
          <w:color w:val="auto"/>
          <w:sz w:val="24"/>
          <w:szCs w:val="24"/>
        </w:rPr>
        <w:t>9</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3"/>
      </w:r>
      <w:bookmarkEnd w:id="44"/>
    </w:p>
    <w:p w14:paraId="577EDFC9" w14:textId="2AD6F496" w:rsidR="008217B0" w:rsidRDefault="00AE21B0" w:rsidP="00506AE1">
      <w:pPr>
        <w:rPr>
          <w:rFonts w:eastAsia="Times New Roman" w:cs="Times New Roman"/>
          <w:bCs/>
          <w:szCs w:val="24"/>
        </w:rPr>
      </w:pPr>
      <w:bookmarkStart w:id="45" w:name="_Toc32523163"/>
      <w:r w:rsidRPr="00506AE1">
        <w:rPr>
          <w:rStyle w:val="Ttulo3Car"/>
        </w:rPr>
        <w:t>Registro de estado de progreso</w:t>
      </w:r>
      <w:r w:rsidR="00506AE1" w:rsidRPr="00506AE1">
        <w:rPr>
          <w:rStyle w:val="Ttulo3Car"/>
        </w:rPr>
        <w:t>.</w:t>
      </w:r>
      <w:bookmarkEnd w:id="45"/>
      <w:r w:rsidR="003A19DB">
        <w:rPr>
          <w:rFonts w:eastAsia="Times New Roman" w:cs="Times New Roman"/>
          <w:b/>
          <w:szCs w:val="24"/>
        </w:rPr>
        <w:t xml:space="preserve"> </w:t>
      </w:r>
      <w:r w:rsidR="00506AE1">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lastRenderedPageBreak/>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0</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4ABCE857" w14:textId="586C5D45" w:rsidR="00ED0059" w:rsidRDefault="00382154" w:rsidP="00997091">
      <w:pPr>
        <w:keepNext/>
        <w:ind w:firstLine="0"/>
        <w:jc w:val="center"/>
      </w:pPr>
      <w:r>
        <w:rPr>
          <w:noProof/>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8">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7DDE98B5" w14:textId="7B62E22F" w:rsidR="008A791E" w:rsidRDefault="00ED0059" w:rsidP="007874BB">
      <w:pPr>
        <w:pStyle w:val="Descripcin"/>
        <w:ind w:firstLine="0"/>
        <w:jc w:val="center"/>
        <w:rPr>
          <w:noProof/>
          <w:color w:val="auto"/>
          <w:sz w:val="24"/>
          <w:szCs w:val="24"/>
        </w:rPr>
      </w:pPr>
      <w:bookmarkStart w:id="46" w:name="_Toc32523109"/>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E540D7">
        <w:rPr>
          <w:noProof/>
          <w:color w:val="auto"/>
          <w:sz w:val="24"/>
          <w:szCs w:val="24"/>
        </w:rPr>
        <w:t>10</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4"/>
      </w:r>
      <w:bookmarkEnd w:id="46"/>
    </w:p>
    <w:p w14:paraId="278A0973" w14:textId="2373969E" w:rsidR="00FD6C6F" w:rsidRDefault="005635DC" w:rsidP="00367D47">
      <w:bookmarkStart w:id="47" w:name="_Toc32523164"/>
      <w:r w:rsidRPr="00367D47">
        <w:rPr>
          <w:rStyle w:val="Ttulo3Car"/>
        </w:rPr>
        <w:t>Solicitud de cambio</w:t>
      </w:r>
      <w:r w:rsidR="00367D47" w:rsidRPr="00367D47">
        <w:rPr>
          <w:rStyle w:val="Ttulo3Car"/>
        </w:rPr>
        <w:t>.</w:t>
      </w:r>
      <w:bookmarkEnd w:id="47"/>
      <w:r w:rsidR="00367D47">
        <w:rPr>
          <w:b/>
          <w:bCs/>
        </w:rPr>
        <w:t xml:space="preserve"> </w:t>
      </w:r>
      <w:r w:rsidR="00367D47">
        <w:t>P</w:t>
      </w:r>
      <w:r w:rsidR="00851BDD">
        <w:t>lantilla que fue diligenciada por cada equipo de trabajo (incluido el equipo de Gestión)</w:t>
      </w:r>
      <w:r w:rsidR="00FD6C6F">
        <w:t xml:space="preserve"> cuando era necesario</w:t>
      </w:r>
      <w:r w:rsidR="00851BDD">
        <w:t xml:space="preserve">. </w:t>
      </w:r>
    </w:p>
    <w:p w14:paraId="3725C9F1" w14:textId="24695D09"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143012">
        <w:t>1</w:t>
      </w:r>
      <w:r w:rsidR="0017772D">
        <w:t>):</w:t>
      </w:r>
    </w:p>
    <w:p w14:paraId="68B4A581" w14:textId="69A8BD25" w:rsidR="00923895" w:rsidRDefault="0052015C" w:rsidP="00923895">
      <w:pPr>
        <w:keepNext/>
        <w:jc w:val="center"/>
      </w:pPr>
      <w:r>
        <w:rPr>
          <w:noProof/>
        </w:rPr>
        <w:lastRenderedPageBreak/>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19">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bookmarkStart w:id="48" w:name="_GoBack"/>
      <w:bookmarkEnd w:id="48"/>
    </w:p>
    <w:p w14:paraId="53E06CBE" w14:textId="49272228" w:rsidR="002729D4" w:rsidRPr="00923895" w:rsidRDefault="00923895" w:rsidP="00923895">
      <w:pPr>
        <w:pStyle w:val="Descripcin"/>
        <w:jc w:val="center"/>
        <w:rPr>
          <w:color w:val="auto"/>
          <w:sz w:val="24"/>
          <w:szCs w:val="24"/>
        </w:rPr>
      </w:pPr>
      <w:bookmarkStart w:id="49" w:name="_Toc32523110"/>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E540D7">
        <w:rPr>
          <w:noProof/>
          <w:color w:val="auto"/>
          <w:sz w:val="24"/>
          <w:szCs w:val="24"/>
        </w:rPr>
        <w:t>11</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5"/>
      </w:r>
      <w:bookmarkEnd w:id="49"/>
    </w:p>
    <w:p w14:paraId="66401E6F" w14:textId="178EECCD" w:rsidR="00D15048" w:rsidRDefault="00992161" w:rsidP="00A03CBC">
      <w:pPr>
        <w:pStyle w:val="Ttulo2"/>
      </w:pPr>
      <w:bookmarkStart w:id="50" w:name="_Toc32523165"/>
      <w:r>
        <w:t xml:space="preserve">Fase 3: </w:t>
      </w:r>
      <w:r w:rsidR="00D15048">
        <w:t>Evaluación y control del proyecto</w:t>
      </w:r>
      <w:bookmarkEnd w:id="50"/>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482D19FD" w14:textId="5BA7D6B4" w:rsidR="00332275" w:rsidRDefault="00F7028A" w:rsidP="00412FEF">
      <w:bookmarkStart w:id="51" w:name="_Toc32523166"/>
      <w:r w:rsidRPr="00412FEF">
        <w:rPr>
          <w:rStyle w:val="Ttulo3Car"/>
        </w:rPr>
        <w:t>Registro de corrección</w:t>
      </w:r>
      <w:r w:rsidR="00412FEF" w:rsidRPr="00412FEF">
        <w:rPr>
          <w:rStyle w:val="Ttulo3Car"/>
        </w:rPr>
        <w:t>.</w:t>
      </w:r>
      <w:bookmarkEnd w:id="51"/>
      <w:r w:rsidR="0076303C">
        <w:rPr>
          <w:b/>
          <w:bCs/>
        </w:rPr>
        <w:t xml:space="preserve"> </w:t>
      </w:r>
      <w:r w:rsidR="00412FEF">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49F2E09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143012">
        <w:t>2</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0">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42EF2BD" w:rsidR="0076303C" w:rsidRDefault="008F0F62" w:rsidP="008F0F62">
      <w:pPr>
        <w:pStyle w:val="Descripcin"/>
        <w:jc w:val="center"/>
        <w:rPr>
          <w:color w:val="auto"/>
          <w:sz w:val="24"/>
          <w:szCs w:val="24"/>
        </w:rPr>
      </w:pPr>
      <w:bookmarkStart w:id="52" w:name="_Toc32523111"/>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E540D7">
        <w:rPr>
          <w:noProof/>
          <w:color w:val="auto"/>
          <w:sz w:val="24"/>
          <w:szCs w:val="24"/>
        </w:rPr>
        <w:t>12</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6"/>
      </w:r>
      <w:bookmarkEnd w:id="52"/>
    </w:p>
    <w:p w14:paraId="7E631599" w14:textId="167ABEBE" w:rsidR="00376D5C" w:rsidRDefault="00376D5C" w:rsidP="00376D5C">
      <w:pPr>
        <w:pStyle w:val="Ttulo2"/>
      </w:pPr>
      <w:bookmarkStart w:id="53" w:name="_Toc32523167"/>
      <w:r>
        <w:lastRenderedPageBreak/>
        <w:t>Fase 4: Cierre del proyecto</w:t>
      </w:r>
      <w:bookmarkEnd w:id="53"/>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4886CB93" w:rsidR="00B4081F" w:rsidRPr="00406CE3" w:rsidRDefault="00406CE3" w:rsidP="002F25FA">
      <w:bookmarkStart w:id="54" w:name="_Toc32523168"/>
      <w:r w:rsidRPr="002F25FA">
        <w:rPr>
          <w:rStyle w:val="Ttulo3Car"/>
        </w:rPr>
        <w:t>Registro de aceptación</w:t>
      </w:r>
      <w:r w:rsidR="002F25FA" w:rsidRPr="002F25FA">
        <w:rPr>
          <w:rStyle w:val="Ttulo3Car"/>
        </w:rPr>
        <w:t>.</w:t>
      </w:r>
      <w:bookmarkEnd w:id="54"/>
      <w:r>
        <w:rPr>
          <w:b/>
          <w:bCs/>
        </w:rPr>
        <w:t xml:space="preserve"> </w:t>
      </w:r>
      <w:r w:rsidR="002F25FA">
        <w:t>E</w:t>
      </w:r>
      <w:r w:rsidR="007F09BA">
        <w:t>sta plantilla</w:t>
      </w:r>
      <w:r w:rsidR="00471548">
        <w:t xml:space="preserve"> </w:t>
      </w:r>
      <w:r>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143012">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5" w:name="_Toc32523169"/>
      <w:r>
        <w:lastRenderedPageBreak/>
        <w:t>Conclusiones</w:t>
      </w:r>
      <w:bookmarkEnd w:id="55"/>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6" w:name="_Toc32523170"/>
      <w:r>
        <w:lastRenderedPageBreak/>
        <w:t>Referencias</w:t>
      </w:r>
      <w:bookmarkEnd w:id="56"/>
    </w:p>
    <w:p w14:paraId="2E8074A6" w14:textId="77777777" w:rsidR="001F14B9" w:rsidRPr="001F14B9" w:rsidRDefault="00FB271E" w:rsidP="001F14B9">
      <w:pPr>
        <w:pStyle w:val="Bibliografa"/>
        <w:rPr>
          <w:rFonts w:cs="Times New Roman"/>
        </w:rPr>
      </w:pPr>
      <w:r>
        <w:fldChar w:fldCharType="begin"/>
      </w:r>
      <w:r w:rsidR="001F14B9">
        <w:instrText xml:space="preserve"> ADDIN ZOTERO_BIBL {"uncited":[],"omitted":[],"custom":[]} CSL_BIBLIOGRAPHY </w:instrText>
      </w:r>
      <w:r>
        <w:fldChar w:fldCharType="separate"/>
      </w:r>
      <w:r w:rsidR="001F14B9" w:rsidRPr="001F14B9">
        <w:rPr>
          <w:rFonts w:cs="Times New Roman"/>
        </w:rPr>
        <w:t xml:space="preserve">Amavizca Valdez, L. O., García Ruíz, A. C., Jiménez López, E., Duarte Guerrero, G. L., &amp; Vásquez Brindis, J. C. (2014). </w:t>
      </w:r>
      <w:r w:rsidR="001F14B9" w:rsidRPr="001F14B9">
        <w:rPr>
          <w:rFonts w:cs="Times New Roman"/>
          <w:i/>
          <w:iCs/>
        </w:rPr>
        <w:t>Aplicación de la metodología semi-ágil ICONIX para el desarrollo de software: Implementación y publicación de un sitio WEB para una empresa SPIN -OFF en el Sur de Sonora, México.</w:t>
      </w:r>
      <w:r w:rsidR="001F14B9" w:rsidRPr="001F14B9">
        <w:rPr>
          <w:rFonts w:cs="Times New Roman"/>
        </w:rPr>
        <w:t xml:space="preserve"> [Científico].</w:t>
      </w:r>
    </w:p>
    <w:p w14:paraId="1107C2A6" w14:textId="77777777" w:rsidR="001F14B9" w:rsidRPr="001F14B9" w:rsidRDefault="001F14B9" w:rsidP="001F14B9">
      <w:pPr>
        <w:pStyle w:val="Bibliografa"/>
        <w:rPr>
          <w:rFonts w:cs="Times New Roman"/>
        </w:rPr>
      </w:pPr>
      <w:r w:rsidRPr="001F14B9">
        <w:rPr>
          <w:rFonts w:cs="Times New Roman"/>
        </w:rPr>
        <w:t xml:space="preserve">Bona, C. (2002). </w:t>
      </w:r>
      <w:r w:rsidRPr="001F14B9">
        <w:rPr>
          <w:rFonts w:cs="Times New Roman"/>
          <w:i/>
          <w:iCs/>
        </w:rPr>
        <w:t>AVALIAÇÃO DE PROCESSOS DE SOFTWARE: UM ESTUDO DE CASO EM XP E ICONIX</w:t>
      </w:r>
      <w:r w:rsidRPr="001F14B9">
        <w:rPr>
          <w:rFonts w:cs="Times New Roman"/>
        </w:rPr>
        <w:t>. Universidade Federal de Santa Catarina, Florianópolis.</w:t>
      </w:r>
    </w:p>
    <w:p w14:paraId="71C31293" w14:textId="77777777" w:rsidR="001F14B9" w:rsidRPr="001F14B9" w:rsidRDefault="001F14B9" w:rsidP="001F14B9">
      <w:pPr>
        <w:pStyle w:val="Bibliografa"/>
        <w:rPr>
          <w:rFonts w:cs="Times New Roman"/>
        </w:rPr>
      </w:pPr>
      <w:r w:rsidRPr="001F14B9">
        <w:rPr>
          <w:rFonts w:cs="Times New Roman"/>
        </w:rPr>
        <w:t xml:space="preserve">Cataldi, Z. (2000). </w:t>
      </w:r>
      <w:r w:rsidRPr="001F14B9">
        <w:rPr>
          <w:rFonts w:cs="Times New Roman"/>
          <w:i/>
          <w:iCs/>
        </w:rPr>
        <w:t>Una metodología para el diseño, desarrollo y evaluación de software educativo</w:t>
      </w:r>
      <w:r w:rsidRPr="001F14B9">
        <w:rPr>
          <w:rFonts w:cs="Times New Roman"/>
        </w:rPr>
        <w:t>. Universidad Nacional de la Plata, La Plata.</w:t>
      </w:r>
    </w:p>
    <w:p w14:paraId="63AC7B0D" w14:textId="77777777" w:rsidR="001F14B9" w:rsidRPr="001F14B9" w:rsidRDefault="001F14B9" w:rsidP="001F14B9">
      <w:pPr>
        <w:pStyle w:val="Bibliografa"/>
        <w:rPr>
          <w:rFonts w:cs="Times New Roman"/>
        </w:rPr>
      </w:pPr>
      <w:r w:rsidRPr="001F14B9">
        <w:rPr>
          <w:rFonts w:cs="Times New Roman"/>
        </w:rPr>
        <w:t xml:space="preserve">Fiestas Jacinto, J. E. (2015). </w:t>
      </w:r>
      <w:r w:rsidRPr="001F14B9">
        <w:rPr>
          <w:rFonts w:cs="Times New Roman"/>
          <w:i/>
          <w:iCs/>
        </w:rPr>
        <w:t>La implementación de un sistema de inteligencia de negocios que permita mejorar la toma de decisiones respecto a las remuneraciones de la empresa pesquera Carlos Eduardo S.R.L.-2014</w:t>
      </w:r>
      <w:r w:rsidRPr="001F14B9">
        <w:rPr>
          <w:rFonts w:cs="Times New Roman"/>
        </w:rPr>
        <w:t>. Universidad Nacional de Trujillo, Trujillo.</w:t>
      </w:r>
    </w:p>
    <w:p w14:paraId="6AF9800E" w14:textId="77777777" w:rsidR="001F14B9" w:rsidRPr="001F14B9" w:rsidRDefault="001F14B9" w:rsidP="001F14B9">
      <w:pPr>
        <w:pStyle w:val="Bibliografa"/>
        <w:rPr>
          <w:rFonts w:cs="Times New Roman"/>
          <w:lang w:val="en-US"/>
        </w:rPr>
      </w:pPr>
      <w:r w:rsidRPr="001F14B9">
        <w:rPr>
          <w:rFonts w:cs="Times New Roman"/>
        </w:rPr>
        <w:t xml:space="preserve">González Toste, D., Valdés González, A. A., Romero Gómez, Y., &amp; García Pérez, Y. (2017). </w:t>
      </w:r>
      <w:r w:rsidRPr="001F14B9">
        <w:rPr>
          <w:rFonts w:cs="Times New Roman"/>
          <w:i/>
          <w:iCs/>
        </w:rPr>
        <w:t>El uso de las TIC como apoyo al proceso de formación máster en «Ciencias de la educación»</w:t>
      </w:r>
      <w:r w:rsidRPr="001F14B9">
        <w:rPr>
          <w:rFonts w:cs="Times New Roman"/>
        </w:rPr>
        <w:t xml:space="preserve">. </w:t>
      </w:r>
      <w:r w:rsidRPr="001F14B9">
        <w:rPr>
          <w:rFonts w:cs="Times New Roman"/>
          <w:i/>
          <w:iCs/>
          <w:lang w:val="en-US"/>
        </w:rPr>
        <w:t>2, núm. 4</w:t>
      </w:r>
      <w:r w:rsidRPr="001F14B9">
        <w:rPr>
          <w:rFonts w:cs="Times New Roman"/>
          <w:lang w:val="en-US"/>
        </w:rPr>
        <w:t>(octubre-diciembre (2014)), 1-11.</w:t>
      </w:r>
    </w:p>
    <w:p w14:paraId="00B28D3B" w14:textId="77777777" w:rsidR="001F14B9" w:rsidRPr="001F14B9" w:rsidRDefault="001F14B9" w:rsidP="001F14B9">
      <w:pPr>
        <w:pStyle w:val="Bibliografa"/>
        <w:rPr>
          <w:rFonts w:cs="Times New Roman"/>
          <w:lang w:val="en-US"/>
        </w:rPr>
      </w:pPr>
      <w:r w:rsidRPr="001F14B9">
        <w:rPr>
          <w:rFonts w:cs="Times New Roman"/>
          <w:lang w:val="en-US"/>
        </w:rPr>
        <w:t xml:space="preserve">Hugues, P., Fisher, P., &amp; Mc Daniel, J. (2010). </w:t>
      </w:r>
      <w:r w:rsidRPr="001F14B9">
        <w:rPr>
          <w:rFonts w:cs="Times New Roman"/>
          <w:i/>
          <w:iCs/>
          <w:lang w:val="en-US"/>
        </w:rPr>
        <w:t>System development life cycle models and methodologies</w:t>
      </w:r>
      <w:r w:rsidRPr="001F14B9">
        <w:rPr>
          <w:rFonts w:cs="Times New Roman"/>
          <w:lang w:val="en-US"/>
        </w:rPr>
        <w:t>. Canadian Society for International Health Certificate Course in Health Information Systems.</w:t>
      </w:r>
    </w:p>
    <w:p w14:paraId="5CE0B286" w14:textId="77777777" w:rsidR="001F14B9" w:rsidRPr="001F14B9" w:rsidRDefault="001F14B9" w:rsidP="001F14B9">
      <w:pPr>
        <w:pStyle w:val="Bibliografa"/>
        <w:rPr>
          <w:rFonts w:cs="Times New Roman"/>
          <w:lang w:val="en-US"/>
        </w:rPr>
      </w:pPr>
      <w:r w:rsidRPr="001F14B9">
        <w:rPr>
          <w:rFonts w:cs="Times New Roman"/>
          <w:lang w:val="en-US"/>
        </w:rPr>
        <w:t xml:space="preserve">ICONIX Brand Group. (2016). </w:t>
      </w:r>
      <w:r w:rsidRPr="001F14B9">
        <w:rPr>
          <w:rFonts w:cs="Times New Roman"/>
          <w:i/>
          <w:iCs/>
          <w:lang w:val="en-US"/>
        </w:rPr>
        <w:t>Manual introductorio de ICONIX</w:t>
      </w:r>
      <w:r w:rsidRPr="001F14B9">
        <w:rPr>
          <w:rFonts w:cs="Times New Roman"/>
          <w:lang w:val="en-US"/>
        </w:rPr>
        <w:t>.</w:t>
      </w:r>
    </w:p>
    <w:p w14:paraId="332DB152" w14:textId="77777777" w:rsidR="001F14B9" w:rsidRPr="001F14B9" w:rsidRDefault="001F14B9" w:rsidP="001F14B9">
      <w:pPr>
        <w:pStyle w:val="Bibliografa"/>
        <w:rPr>
          <w:rFonts w:cs="Times New Roman"/>
          <w:lang w:val="en-US"/>
        </w:rPr>
      </w:pPr>
      <w:r w:rsidRPr="001F14B9">
        <w:rPr>
          <w:rFonts w:cs="Times New Roman"/>
          <w:lang w:val="en-US"/>
        </w:rPr>
        <w:t xml:space="preserve">IEEE. (1991). </w:t>
      </w:r>
      <w:r w:rsidRPr="001F14B9">
        <w:rPr>
          <w:rFonts w:cs="Times New Roman"/>
          <w:i/>
          <w:iCs/>
          <w:lang w:val="en-US"/>
        </w:rPr>
        <w:t>A Compilation of IEEE Standard Computer Glossaries”, IEEE Standard Computer Dictionary (IEEE-STD-610)</w:t>
      </w:r>
      <w:r w:rsidRPr="001F14B9">
        <w:rPr>
          <w:rFonts w:cs="Times New Roman"/>
          <w:lang w:val="en-US"/>
        </w:rPr>
        <w:t>.</w:t>
      </w:r>
    </w:p>
    <w:p w14:paraId="7AF878A4" w14:textId="77777777" w:rsidR="001F14B9" w:rsidRPr="001F14B9" w:rsidRDefault="001F14B9" w:rsidP="001F14B9">
      <w:pPr>
        <w:pStyle w:val="Bibliografa"/>
        <w:rPr>
          <w:rFonts w:cs="Times New Roman"/>
          <w:lang w:val="en-US"/>
        </w:rPr>
      </w:pPr>
      <w:r w:rsidRPr="001F14B9">
        <w:rPr>
          <w:rFonts w:cs="Times New Roman"/>
          <w:lang w:val="en-US"/>
        </w:rPr>
        <w:t xml:space="preserve">ISO/IEC. (2011). </w:t>
      </w:r>
      <w:r w:rsidRPr="001F14B9">
        <w:rPr>
          <w:rFonts w:cs="Times New Roman"/>
          <w:i/>
          <w:iCs/>
          <w:lang w:val="en-US"/>
        </w:rPr>
        <w:t>Software engineering—Lifecycle profiles for Very Small Entities (VSEs) Part 5-1-2: Management and engineering guide: Generic profile group: Basic profile</w:t>
      </w:r>
      <w:r w:rsidRPr="001F14B9">
        <w:rPr>
          <w:rFonts w:cs="Times New Roman"/>
          <w:lang w:val="en-US"/>
        </w:rPr>
        <w:t>.</w:t>
      </w:r>
    </w:p>
    <w:p w14:paraId="29393453" w14:textId="77777777" w:rsidR="001F14B9" w:rsidRPr="001F14B9" w:rsidRDefault="001F14B9" w:rsidP="001F14B9">
      <w:pPr>
        <w:pStyle w:val="Bibliografa"/>
        <w:rPr>
          <w:rFonts w:cs="Times New Roman"/>
        </w:rPr>
      </w:pPr>
      <w:r w:rsidRPr="001F14B9">
        <w:rPr>
          <w:rFonts w:cs="Times New Roman"/>
          <w:lang w:val="en-US"/>
        </w:rPr>
        <w:lastRenderedPageBreak/>
        <w:t xml:space="preserve">Jacobson, I., Booch, G., &amp; Rumbaugh, J. (2000). </w:t>
      </w:r>
      <w:r w:rsidRPr="001F14B9">
        <w:rPr>
          <w:rFonts w:cs="Times New Roman"/>
          <w:i/>
          <w:iCs/>
        </w:rPr>
        <w:t>El proceso unificado de desarrollo de software</w:t>
      </w:r>
      <w:r w:rsidRPr="001F14B9">
        <w:rPr>
          <w:rFonts w:cs="Times New Roman"/>
        </w:rPr>
        <w:t xml:space="preserve"> (S. Sánchez, M. Á. Sicilia, C. Canal, &amp; F. J. Durán, Trads.). Madrid: Addison Wesley.</w:t>
      </w:r>
    </w:p>
    <w:p w14:paraId="12991AAA" w14:textId="77777777" w:rsidR="001F14B9" w:rsidRPr="001F14B9" w:rsidRDefault="001F14B9" w:rsidP="001F14B9">
      <w:pPr>
        <w:pStyle w:val="Bibliografa"/>
        <w:rPr>
          <w:rFonts w:cs="Times New Roman"/>
          <w:lang w:val="en-US"/>
        </w:rPr>
      </w:pPr>
      <w:r w:rsidRPr="001F14B9">
        <w:rPr>
          <w:rFonts w:cs="Times New Roman"/>
        </w:rPr>
        <w:t xml:space="preserve">Laporte, C., O´connor, R., &amp; García, L. (2016). </w:t>
      </w:r>
      <w:r w:rsidRPr="001F14B9">
        <w:rPr>
          <w:rFonts w:cs="Times New Roman"/>
          <w:i/>
          <w:iCs/>
          <w:lang w:val="en-US"/>
        </w:rPr>
        <w:t>THE IMPLEMENTATION OF ISO/IEC 29110 SOFTWARE ENGINEERING STANDARDS AND GUIDES IN VERY SMALL ENTITES</w:t>
      </w:r>
      <w:r w:rsidRPr="001F14B9">
        <w:rPr>
          <w:rFonts w:cs="Times New Roman"/>
          <w:lang w:val="en-US"/>
        </w:rPr>
        <w:t>. École de technologie supérieure, Montréal, Canada, School of Computing, Dublin City University, Dublin, Ireland, Universidad Peruana de Ciencias Aplicadas, Lima, Peru.</w:t>
      </w:r>
    </w:p>
    <w:p w14:paraId="16A09C50" w14:textId="77777777" w:rsidR="001F14B9" w:rsidRPr="001F14B9" w:rsidRDefault="001F14B9" w:rsidP="001F14B9">
      <w:pPr>
        <w:pStyle w:val="Bibliografa"/>
        <w:rPr>
          <w:rFonts w:cs="Times New Roman"/>
        </w:rPr>
      </w:pPr>
      <w:r w:rsidRPr="001F14B9">
        <w:rPr>
          <w:rFonts w:cs="Times New Roman"/>
        </w:rPr>
        <w:t xml:space="preserve">LEGARIA. (2018). </w:t>
      </w:r>
      <w:r w:rsidRPr="001F14B9">
        <w:rPr>
          <w:rFonts w:cs="Times New Roman"/>
          <w:i/>
          <w:iCs/>
        </w:rPr>
        <w:t>IMPLEMENTACIÓN DE PROCESO ORGANIZACIONAL DE GESTIÓN DE PROYECTOS EN DEVELOPIT</w:t>
      </w:r>
      <w:r w:rsidRPr="001F14B9">
        <w:rPr>
          <w:rFonts w:cs="Times New Roman"/>
        </w:rPr>
        <w:t>. SANTIAGO DE CHILE.</w:t>
      </w:r>
    </w:p>
    <w:p w14:paraId="2A997784" w14:textId="77777777" w:rsidR="001F14B9" w:rsidRPr="001F14B9" w:rsidRDefault="001F14B9" w:rsidP="001F14B9">
      <w:pPr>
        <w:pStyle w:val="Bibliografa"/>
        <w:rPr>
          <w:rFonts w:cs="Times New Roman"/>
        </w:rPr>
      </w:pPr>
      <w:r w:rsidRPr="001F14B9">
        <w:rPr>
          <w:rFonts w:cs="Times New Roman"/>
        </w:rPr>
        <w:t xml:space="preserve">Madruñero Padilla, E. R. (2018). </w:t>
      </w:r>
      <w:r w:rsidRPr="001F14B9">
        <w:rPr>
          <w:rFonts w:cs="Times New Roman"/>
          <w:i/>
          <w:iCs/>
        </w:rPr>
        <w:t>Implementación del estándar ISO/IEC 29110 en el proceso de desarrollo de software de la dirección de desarrollo tecnológico e informático de la Universidad Técnica del Norte</w:t>
      </w:r>
      <w:r w:rsidRPr="001F14B9">
        <w:rPr>
          <w:rFonts w:cs="Times New Roman"/>
        </w:rPr>
        <w:t>. Universidad Técnica del Norte, Ibarra.</w:t>
      </w:r>
    </w:p>
    <w:p w14:paraId="5C8ABD3F" w14:textId="77777777" w:rsidR="001F14B9" w:rsidRPr="001F14B9" w:rsidRDefault="001F14B9" w:rsidP="001F14B9">
      <w:pPr>
        <w:pStyle w:val="Bibliografa"/>
        <w:rPr>
          <w:rFonts w:cs="Times New Roman"/>
        </w:rPr>
      </w:pPr>
      <w:r w:rsidRPr="001F14B9">
        <w:rPr>
          <w:rFonts w:cs="Times New Roman"/>
        </w:rPr>
        <w:t xml:space="preserve">Matla Cruz, E. O. (2014). </w:t>
      </w:r>
      <w:r w:rsidRPr="001F14B9">
        <w:rPr>
          <w:rFonts w:cs="Times New Roman"/>
          <w:i/>
          <w:iCs/>
        </w:rPr>
        <w:t>Desarrollo de software guiado por la norma ISO/IEC 29110 y Scrum: SIDEP v.2.0</w:t>
      </w:r>
      <w:r w:rsidRPr="001F14B9">
        <w:rPr>
          <w:rFonts w:cs="Times New Roman"/>
        </w:rPr>
        <w:t>. Universidad Nacional Autónoma de México, Ciudad de México.</w:t>
      </w:r>
    </w:p>
    <w:p w14:paraId="518AFFDD" w14:textId="77777777" w:rsidR="001F14B9" w:rsidRPr="001F14B9" w:rsidRDefault="001F14B9" w:rsidP="001F14B9">
      <w:pPr>
        <w:pStyle w:val="Bibliografa"/>
        <w:rPr>
          <w:rFonts w:cs="Times New Roman"/>
        </w:rPr>
      </w:pPr>
      <w:r w:rsidRPr="001F14B9">
        <w:rPr>
          <w:rFonts w:cs="Times New Roman"/>
        </w:rPr>
        <w:t xml:space="preserve">Mnkandla, E., &amp; Dwolatzky, B. (2004). </w:t>
      </w:r>
      <w:r w:rsidRPr="001F14B9">
        <w:rPr>
          <w:rFonts w:cs="Times New Roman"/>
          <w:i/>
          <w:iCs/>
        </w:rPr>
        <w:t>A Survey of Agile Methodologies</w:t>
      </w:r>
      <w:r w:rsidRPr="001F14B9">
        <w:rPr>
          <w:rFonts w:cs="Times New Roman"/>
        </w:rPr>
        <w:t xml:space="preserve"> [Científico].</w:t>
      </w:r>
    </w:p>
    <w:p w14:paraId="5C86A34A" w14:textId="77777777" w:rsidR="001F14B9" w:rsidRPr="001F14B9" w:rsidRDefault="001F14B9" w:rsidP="001F14B9">
      <w:pPr>
        <w:pStyle w:val="Bibliografa"/>
        <w:rPr>
          <w:rFonts w:cs="Times New Roman"/>
        </w:rPr>
      </w:pPr>
      <w:r w:rsidRPr="001F14B9">
        <w:rPr>
          <w:rFonts w:cs="Times New Roman"/>
        </w:rPr>
        <w:t xml:space="preserve">PORRAS. (2019). </w:t>
      </w:r>
      <w:r w:rsidRPr="001F14B9">
        <w:rPr>
          <w:rFonts w:cs="Times New Roman"/>
          <w:i/>
          <w:iCs/>
        </w:rPr>
        <w:t>“METODOLOGÍA ÁGIL ICONIX EN LA CALIDAD DEL PRODUCTO SOFTWARE, LIMA, 2017”</w:t>
      </w:r>
      <w:r w:rsidRPr="001F14B9">
        <w:rPr>
          <w:rFonts w:cs="Times New Roman"/>
        </w:rPr>
        <w:t>. Universidad Nacional Federico villareal, LIMA – PERÚ.</w:t>
      </w:r>
    </w:p>
    <w:p w14:paraId="34333E34" w14:textId="77777777" w:rsidR="001F14B9" w:rsidRPr="001F14B9" w:rsidRDefault="001F14B9" w:rsidP="001F14B9">
      <w:pPr>
        <w:pStyle w:val="Bibliografa"/>
        <w:rPr>
          <w:rFonts w:cs="Times New Roman"/>
        </w:rPr>
      </w:pPr>
      <w:r w:rsidRPr="001F14B9">
        <w:rPr>
          <w:rFonts w:cs="Times New Roman"/>
        </w:rPr>
        <w:t xml:space="preserve">Pressman, R. S. (2002). </w:t>
      </w:r>
      <w:r w:rsidRPr="001F14B9">
        <w:rPr>
          <w:rFonts w:cs="Times New Roman"/>
          <w:i/>
          <w:iCs/>
        </w:rPr>
        <w:t>Ingeniería del Software. Un enfoque práctico</w:t>
      </w:r>
      <w:r w:rsidRPr="001F14B9">
        <w:rPr>
          <w:rFonts w:cs="Times New Roman"/>
        </w:rPr>
        <w:t xml:space="preserve"> (Quinta Edición; R. Martín Ojeda, V. Yagüe Galaup, I. Morales Jareño, &amp; S. Sánchez Alonso, Trads.). Madrid: Concepción Fernández Madrid.</w:t>
      </w:r>
    </w:p>
    <w:p w14:paraId="2CE60F15" w14:textId="77777777" w:rsidR="001F14B9" w:rsidRPr="001F14B9" w:rsidRDefault="001F14B9" w:rsidP="001F14B9">
      <w:pPr>
        <w:pStyle w:val="Bibliografa"/>
        <w:rPr>
          <w:rFonts w:cs="Times New Roman"/>
        </w:rPr>
      </w:pPr>
      <w:r w:rsidRPr="001F14B9">
        <w:rPr>
          <w:rFonts w:cs="Times New Roman"/>
        </w:rPr>
        <w:t xml:space="preserve">Ramos, C., &amp; Mendoza, L. (2014). </w:t>
      </w:r>
      <w:r w:rsidRPr="001F14B9">
        <w:rPr>
          <w:rFonts w:cs="Times New Roman"/>
          <w:i/>
          <w:iCs/>
        </w:rPr>
        <w:t>Implementación del estándar ISO/IEC 29110-4-1 para pequeñas organizaciones de desarrollo de software</w:t>
      </w:r>
      <w:r w:rsidRPr="001F14B9">
        <w:rPr>
          <w:rFonts w:cs="Times New Roman"/>
        </w:rPr>
        <w:t>. Universidad Peruana de Ciencias Aplicadas, Lima.</w:t>
      </w:r>
    </w:p>
    <w:p w14:paraId="10DD6954" w14:textId="77777777" w:rsidR="001F14B9" w:rsidRPr="001F14B9" w:rsidRDefault="001F14B9" w:rsidP="001F14B9">
      <w:pPr>
        <w:pStyle w:val="Bibliografa"/>
        <w:rPr>
          <w:rFonts w:cs="Times New Roman"/>
          <w:lang w:val="en-US"/>
        </w:rPr>
      </w:pPr>
      <w:r w:rsidRPr="001F14B9">
        <w:rPr>
          <w:rFonts w:cs="Times New Roman"/>
        </w:rPr>
        <w:lastRenderedPageBreak/>
        <w:t xml:space="preserve">Rosenberg, D., &amp; Scott, K. (2001). </w:t>
      </w:r>
      <w:r w:rsidRPr="001F14B9">
        <w:rPr>
          <w:rFonts w:cs="Times New Roman"/>
          <w:i/>
          <w:iCs/>
          <w:lang w:val="en-US"/>
        </w:rPr>
        <w:t>Applying Use Case Driven Object Modeling with UML: An Annotated e-Commerce Example</w:t>
      </w:r>
      <w:r w:rsidRPr="001F14B9">
        <w:rPr>
          <w:rFonts w:cs="Times New Roman"/>
          <w:lang w:val="en-US"/>
        </w:rPr>
        <w:t xml:space="preserve"> (First Edition). Addison Wesley.</w:t>
      </w:r>
    </w:p>
    <w:p w14:paraId="191E870C" w14:textId="77777777" w:rsidR="001F14B9" w:rsidRPr="001F14B9" w:rsidRDefault="001F14B9" w:rsidP="001F14B9">
      <w:pPr>
        <w:pStyle w:val="Bibliografa"/>
        <w:rPr>
          <w:rFonts w:cs="Times New Roman"/>
        </w:rPr>
      </w:pPr>
      <w:r w:rsidRPr="001F14B9">
        <w:rPr>
          <w:rFonts w:cs="Times New Roman"/>
          <w:lang w:val="en-US"/>
        </w:rPr>
        <w:t xml:space="preserve">Rosenberg, D., Stephens, M., &amp; Collins-Cope, M. (2005). </w:t>
      </w:r>
      <w:r w:rsidRPr="001F14B9">
        <w:rPr>
          <w:rFonts w:cs="Times New Roman"/>
          <w:i/>
          <w:iCs/>
          <w:lang w:val="en-US"/>
        </w:rPr>
        <w:t>Agile Development with ICONIX Process</w:t>
      </w:r>
      <w:r w:rsidRPr="001F14B9">
        <w:rPr>
          <w:rFonts w:cs="Times New Roman"/>
          <w:lang w:val="en-US"/>
        </w:rPr>
        <w:t xml:space="preserve">. </w:t>
      </w:r>
      <w:r w:rsidRPr="001F14B9">
        <w:rPr>
          <w:rFonts w:cs="Times New Roman"/>
        </w:rPr>
        <w:t>United States of America: Apress.</w:t>
      </w:r>
    </w:p>
    <w:p w14:paraId="432F8E6F" w14:textId="77777777" w:rsidR="001F14B9" w:rsidRPr="001F14B9" w:rsidRDefault="001F14B9" w:rsidP="001F14B9">
      <w:pPr>
        <w:pStyle w:val="Bibliografa"/>
        <w:rPr>
          <w:rFonts w:cs="Times New Roman"/>
        </w:rPr>
      </w:pPr>
      <w:r w:rsidRPr="001F14B9">
        <w:rPr>
          <w:rFonts w:cs="Times New Roman"/>
        </w:rPr>
        <w:t xml:space="preserve">Scalone, F. (2006). </w:t>
      </w:r>
      <w:r w:rsidRPr="001F14B9">
        <w:rPr>
          <w:rFonts w:cs="Times New Roman"/>
          <w:i/>
          <w:iCs/>
        </w:rPr>
        <w:t>Estudio comparativo de los modelos y estándares de calidad del software</w:t>
      </w:r>
      <w:r w:rsidRPr="001F14B9">
        <w:rPr>
          <w:rFonts w:cs="Times New Roman"/>
        </w:rPr>
        <w:t>. Universidad Tecnológica Nacional Facultad Regional Buenos Aires, Buenos Aires.</w:t>
      </w:r>
    </w:p>
    <w:p w14:paraId="1277FF36" w14:textId="77777777" w:rsidR="001F14B9" w:rsidRPr="001F14B9" w:rsidRDefault="001F14B9" w:rsidP="001F14B9">
      <w:pPr>
        <w:pStyle w:val="Bibliografa"/>
        <w:rPr>
          <w:rFonts w:cs="Times New Roman"/>
        </w:rPr>
      </w:pPr>
      <w:r w:rsidRPr="001F14B9">
        <w:rPr>
          <w:rFonts w:cs="Times New Roman"/>
        </w:rPr>
        <w:t xml:space="preserve">Silva Ascuntar, S., &amp; García G., Y. C. (2018). </w:t>
      </w:r>
      <w:r w:rsidRPr="001F14B9">
        <w:rPr>
          <w:rFonts w:cs="Times New Roman"/>
          <w:i/>
          <w:iCs/>
        </w:rPr>
        <w:t>Documentación de la metodología ICONIX a través del desarrollo del caso «Oriéntate Cali»</w:t>
      </w:r>
      <w:r w:rsidRPr="001F14B9">
        <w:rPr>
          <w:rFonts w:cs="Times New Roman"/>
        </w:rPr>
        <w:t>. Institución Universitaria Antonio José Camacho, Santiago de Cali.</w:t>
      </w:r>
    </w:p>
    <w:p w14:paraId="208667A7" w14:textId="77777777" w:rsidR="001F14B9" w:rsidRPr="001F14B9" w:rsidRDefault="001F14B9" w:rsidP="001F14B9">
      <w:pPr>
        <w:pStyle w:val="Bibliografa"/>
        <w:rPr>
          <w:rFonts w:cs="Times New Roman"/>
        </w:rPr>
      </w:pPr>
      <w:r w:rsidRPr="001F14B9">
        <w:rPr>
          <w:rFonts w:cs="Times New Roman"/>
        </w:rPr>
        <w:t xml:space="preserve">UNE. (1995). </w:t>
      </w:r>
      <w:r w:rsidRPr="001F14B9">
        <w:rPr>
          <w:rFonts w:cs="Times New Roman"/>
          <w:i/>
          <w:iCs/>
        </w:rPr>
        <w:t>Gestión de la calidad y aseguramiento de la calidad. Vocabulario. (ISO 8402)</w:t>
      </w:r>
      <w:r w:rsidRPr="001F14B9">
        <w:rPr>
          <w:rFonts w:cs="Times New Roman"/>
        </w:rPr>
        <w:t>.</w:t>
      </w:r>
    </w:p>
    <w:p w14:paraId="0DF82A50" w14:textId="5F432B83" w:rsidR="007A540A" w:rsidRPr="004F6006" w:rsidRDefault="00FB271E" w:rsidP="00C7692B">
      <w:pPr>
        <w:ind w:firstLine="0"/>
      </w:pPr>
      <w:r>
        <w:fldChar w:fldCharType="end"/>
      </w:r>
    </w:p>
    <w:sectPr w:rsidR="007A540A" w:rsidRPr="004F6006" w:rsidSect="00CB1974">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05415D" w14:textId="77777777" w:rsidR="00840202" w:rsidRDefault="00840202" w:rsidP="00294A0E">
      <w:pPr>
        <w:spacing w:line="240" w:lineRule="auto"/>
      </w:pPr>
      <w:r>
        <w:separator/>
      </w:r>
    </w:p>
  </w:endnote>
  <w:endnote w:type="continuationSeparator" w:id="0">
    <w:p w14:paraId="7E9F7324" w14:textId="77777777" w:rsidR="00840202" w:rsidRDefault="00840202"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143012" w:rsidRDefault="00143012">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143012" w:rsidRDefault="00143012">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143012" w:rsidRDefault="0014301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D1B864" w14:textId="77777777" w:rsidR="00840202" w:rsidRDefault="00840202" w:rsidP="00294A0E">
      <w:pPr>
        <w:spacing w:line="240" w:lineRule="auto"/>
      </w:pPr>
      <w:r>
        <w:separator/>
      </w:r>
    </w:p>
  </w:footnote>
  <w:footnote w:type="continuationSeparator" w:id="0">
    <w:p w14:paraId="3D61C839" w14:textId="77777777" w:rsidR="00840202" w:rsidRDefault="00840202" w:rsidP="00294A0E">
      <w:pPr>
        <w:spacing w:line="240" w:lineRule="auto"/>
      </w:pPr>
      <w:r>
        <w:continuationSeparator/>
      </w:r>
    </w:p>
  </w:footnote>
  <w:footnote w:id="1">
    <w:p w14:paraId="298F50FE" w14:textId="011D16DC" w:rsidR="00143012" w:rsidRDefault="00143012">
      <w:pPr>
        <w:pStyle w:val="Textonotapie"/>
      </w:pPr>
      <w:r>
        <w:rPr>
          <w:rStyle w:val="Refdenotaalpie"/>
        </w:rPr>
        <w:footnoteRef/>
      </w:r>
      <w:r>
        <w:t xml:space="preserve"> Elaboración propia.</w:t>
      </w:r>
    </w:p>
  </w:footnote>
  <w:footnote w:id="2">
    <w:p w14:paraId="6293E75E" w14:textId="6CF424CF" w:rsidR="00143012" w:rsidRDefault="00143012">
      <w:pPr>
        <w:pStyle w:val="Textonotapie"/>
      </w:pPr>
      <w:r>
        <w:rPr>
          <w:rStyle w:val="Refdenotaalpie"/>
        </w:rPr>
        <w:footnoteRef/>
      </w:r>
      <w:r>
        <w:t xml:space="preserve"> Elaboración propia.</w:t>
      </w:r>
    </w:p>
  </w:footnote>
  <w:footnote w:id="3">
    <w:p w14:paraId="4117D10B" w14:textId="77777777" w:rsidR="00143012" w:rsidRPr="004A7520" w:rsidRDefault="00143012" w:rsidP="00F64E1C">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49BB6AF6" w14:textId="77777777" w:rsidR="00143012" w:rsidRDefault="00143012" w:rsidP="00F64E1C">
      <w:pPr>
        <w:pStyle w:val="Textonotapie"/>
      </w:pPr>
    </w:p>
  </w:footnote>
  <w:footnote w:id="4">
    <w:p w14:paraId="277F0FAF" w14:textId="7D0662B6" w:rsidR="00143012" w:rsidRPr="00DE532C" w:rsidRDefault="00143012">
      <w:pPr>
        <w:pStyle w:val="Textonotapie"/>
        <w:rPr>
          <w:lang w:val="en-US"/>
        </w:rPr>
      </w:pPr>
      <w:r>
        <w:rPr>
          <w:rStyle w:val="Refdenotaalpie"/>
        </w:rPr>
        <w:footnoteRef/>
      </w:r>
      <w:r w:rsidRPr="00602935">
        <w:t xml:space="preserve"> </w:t>
      </w:r>
      <w:r w:rsidRPr="00602935">
        <w:rPr>
          <w:rFonts w:eastAsia="Times New Roman" w:cs="Times New Roman"/>
          <w:szCs w:val="24"/>
          <w:lang w:eastAsia="es-CO"/>
        </w:rPr>
        <w:t xml:space="preserve">ISO/IEC. </w:t>
      </w:r>
      <w:r w:rsidRPr="00DE738B">
        <w:rPr>
          <w:rFonts w:eastAsia="Times New Roman" w:cs="Times New Roman"/>
          <w:szCs w:val="24"/>
          <w:lang w:val="en-US" w:eastAsia="es-CO"/>
        </w:rPr>
        <w:t xml:space="preserve">(2011). </w:t>
      </w:r>
      <w:r w:rsidRPr="00DE738B">
        <w:rPr>
          <w:rFonts w:eastAsia="Times New Roman" w:cs="Times New Roman"/>
          <w:i/>
          <w:iCs/>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Cs w:val="24"/>
          <w:lang w:val="en-US" w:eastAsia="es-CO"/>
        </w:rPr>
        <w:t>, p.vi.</w:t>
      </w:r>
    </w:p>
  </w:footnote>
  <w:footnote w:id="5">
    <w:p w14:paraId="16C72842" w14:textId="18599B43" w:rsidR="00143012" w:rsidRPr="008D4EE5" w:rsidRDefault="00143012"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143012" w:rsidRPr="008D4EE5" w:rsidRDefault="00143012">
      <w:pPr>
        <w:pStyle w:val="Textonotapie"/>
        <w:rPr>
          <w:lang w:val="en-US"/>
        </w:rPr>
      </w:pPr>
    </w:p>
  </w:footnote>
  <w:footnote w:id="6">
    <w:p w14:paraId="559DDAF0" w14:textId="3484CC9E" w:rsidR="00143012" w:rsidRPr="00DE738B" w:rsidRDefault="00143012"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143012" w:rsidRPr="00DE738B" w:rsidRDefault="00143012">
      <w:pPr>
        <w:pStyle w:val="Textonotapie"/>
        <w:rPr>
          <w:lang w:val="en-US"/>
        </w:rPr>
      </w:pPr>
    </w:p>
  </w:footnote>
  <w:footnote w:id="7">
    <w:p w14:paraId="170F4D76" w14:textId="77777777" w:rsidR="00143012" w:rsidRPr="003325A7" w:rsidRDefault="00143012"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143012" w:rsidRPr="003325A7" w:rsidRDefault="00143012">
      <w:pPr>
        <w:pStyle w:val="Textonotapie"/>
        <w:rPr>
          <w:lang w:val="en-US"/>
        </w:rPr>
      </w:pPr>
    </w:p>
  </w:footnote>
  <w:footnote w:id="8">
    <w:p w14:paraId="21EA53F8" w14:textId="1470D792" w:rsidR="00143012" w:rsidRPr="00E540D7" w:rsidRDefault="00143012" w:rsidP="003325A7">
      <w:pPr>
        <w:spacing w:line="240" w:lineRule="auto"/>
        <w:ind w:firstLine="0"/>
        <w:rPr>
          <w:rFonts w:eastAsia="Times New Roman" w:cs="Times New Roman"/>
          <w:sz w:val="20"/>
          <w:szCs w:val="20"/>
          <w:lang w:val="en-US" w:eastAsia="es-CO"/>
        </w:rPr>
      </w:pPr>
      <w:r w:rsidRPr="00E540D7">
        <w:rPr>
          <w:rStyle w:val="Refdenotaalpie"/>
          <w:sz w:val="20"/>
          <w:szCs w:val="18"/>
        </w:rPr>
        <w:footnoteRef/>
      </w:r>
      <w:r w:rsidRPr="00E540D7">
        <w:rPr>
          <w:sz w:val="20"/>
          <w:szCs w:val="18"/>
          <w:lang w:val="en-US"/>
        </w:rPr>
        <w:t xml:space="preserve">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1AD58D40" w14:textId="2EF9A8A2" w:rsidR="00143012" w:rsidRPr="003325A7" w:rsidRDefault="00143012">
      <w:pPr>
        <w:pStyle w:val="Textonotapie"/>
        <w:rPr>
          <w:lang w:val="en-US"/>
        </w:rPr>
      </w:pPr>
    </w:p>
  </w:footnote>
  <w:footnote w:id="9">
    <w:p w14:paraId="0D5A9D37" w14:textId="1B0280BC" w:rsidR="00143012" w:rsidRPr="00FA0E17" w:rsidRDefault="00143012" w:rsidP="00423F04">
      <w:pPr>
        <w:spacing w:line="240" w:lineRule="auto"/>
        <w:ind w:firstLine="0"/>
        <w:rPr>
          <w:rFonts w:eastAsia="Times New Roman" w:cs="Times New Roman"/>
          <w:sz w:val="20"/>
          <w:szCs w:val="24"/>
          <w:lang w:eastAsia="es-CO"/>
        </w:rPr>
      </w:pPr>
      <w:r w:rsidRPr="00423F04">
        <w:rPr>
          <w:rStyle w:val="Refdenotaalpie"/>
          <w:sz w:val="20"/>
        </w:rPr>
        <w:footnoteRef/>
      </w:r>
      <w:r w:rsidRPr="008A537B">
        <w:rPr>
          <w:sz w:val="20"/>
          <w:lang w:val="en-US"/>
        </w:rPr>
        <w:t xml:space="preserve"> </w:t>
      </w:r>
      <w:r w:rsidRPr="008A537B">
        <w:rPr>
          <w:rFonts w:eastAsia="Times New Roman" w:cs="Times New Roman"/>
          <w:sz w:val="20"/>
          <w:szCs w:val="24"/>
          <w:lang w:val="en-US"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FA0E17">
        <w:rPr>
          <w:rFonts w:eastAsia="Times New Roman" w:cs="Times New Roman"/>
          <w:sz w:val="20"/>
          <w:szCs w:val="24"/>
          <w:lang w:eastAsia="es-CO"/>
        </w:rPr>
        <w:t>United States of America: Apress, p.45</w:t>
      </w:r>
      <w:r>
        <w:rPr>
          <w:rFonts w:eastAsia="Times New Roman" w:cs="Times New Roman"/>
          <w:sz w:val="20"/>
          <w:szCs w:val="24"/>
          <w:lang w:eastAsia="es-CO"/>
        </w:rPr>
        <w:t>.</w:t>
      </w:r>
    </w:p>
    <w:p w14:paraId="18ED7D95" w14:textId="54E13965" w:rsidR="00143012" w:rsidRPr="00FA0E17" w:rsidRDefault="00143012">
      <w:pPr>
        <w:pStyle w:val="Textonotapie"/>
      </w:pPr>
    </w:p>
  </w:footnote>
  <w:footnote w:id="10">
    <w:p w14:paraId="5C4DD57B" w14:textId="325E2399" w:rsidR="00143012" w:rsidRDefault="00143012">
      <w:pPr>
        <w:pStyle w:val="Textonotapie"/>
      </w:pPr>
      <w:r>
        <w:rPr>
          <w:rStyle w:val="Refdenotaalpie"/>
        </w:rPr>
        <w:footnoteRef/>
      </w:r>
      <w:r>
        <w:t xml:space="preserve"> Elaboración propia.</w:t>
      </w:r>
    </w:p>
  </w:footnote>
  <w:footnote w:id="11">
    <w:p w14:paraId="3F0AE894" w14:textId="292A5639" w:rsidR="00143012" w:rsidRDefault="00143012" w:rsidP="00944DC8">
      <w:pPr>
        <w:pStyle w:val="Textonotapie"/>
      </w:pPr>
      <w:r>
        <w:rPr>
          <w:rStyle w:val="Refdenotaalpie"/>
        </w:rPr>
        <w:footnoteRef/>
      </w:r>
      <w:r>
        <w:t xml:space="preserve"> Elaboración propia con base en lo propuesto por la ISO/IEC 29110.</w:t>
      </w:r>
    </w:p>
  </w:footnote>
  <w:footnote w:id="12">
    <w:p w14:paraId="73439C72" w14:textId="28AA82F3" w:rsidR="00143012" w:rsidRDefault="00143012" w:rsidP="001D4D98">
      <w:pPr>
        <w:pStyle w:val="Textonotapie"/>
      </w:pPr>
      <w:r>
        <w:rPr>
          <w:rStyle w:val="Refdenotaalpie"/>
        </w:rPr>
        <w:footnoteRef/>
      </w:r>
      <w:r>
        <w:t xml:space="preserve"> Elaboración propia.</w:t>
      </w:r>
    </w:p>
  </w:footnote>
  <w:footnote w:id="13">
    <w:p w14:paraId="3D978943" w14:textId="2128D7F3" w:rsidR="00143012" w:rsidRDefault="00143012">
      <w:pPr>
        <w:pStyle w:val="Textonotapie"/>
      </w:pPr>
      <w:r>
        <w:rPr>
          <w:rStyle w:val="Refdenotaalpie"/>
        </w:rPr>
        <w:footnoteRef/>
      </w:r>
      <w:r>
        <w:t xml:space="preserve"> Elaboración propia con base en lo propuesto por la ISO/IEC 29110.</w:t>
      </w:r>
    </w:p>
  </w:footnote>
  <w:footnote w:id="14">
    <w:p w14:paraId="3CE7BEE8" w14:textId="21A52257" w:rsidR="00143012" w:rsidRDefault="00143012">
      <w:pPr>
        <w:pStyle w:val="Textonotapie"/>
      </w:pPr>
      <w:r>
        <w:rPr>
          <w:rStyle w:val="Refdenotaalpie"/>
        </w:rPr>
        <w:footnoteRef/>
      </w:r>
      <w:r>
        <w:t xml:space="preserve"> Elaboración propia con base en lo propuesto por la ISO/IEC 29110.</w:t>
      </w:r>
    </w:p>
  </w:footnote>
  <w:footnote w:id="15">
    <w:p w14:paraId="4DD272D7" w14:textId="7B04C6E3" w:rsidR="00143012" w:rsidRDefault="00143012">
      <w:pPr>
        <w:pStyle w:val="Textonotapie"/>
      </w:pPr>
      <w:r>
        <w:rPr>
          <w:rStyle w:val="Refdenotaalpie"/>
        </w:rPr>
        <w:footnoteRef/>
      </w:r>
      <w:r>
        <w:t xml:space="preserve"> Elaboración propia con base en lo propuesto por la ISO/IEC 29110.</w:t>
      </w:r>
    </w:p>
  </w:footnote>
  <w:footnote w:id="16">
    <w:p w14:paraId="3C901911" w14:textId="6145F65C" w:rsidR="00143012" w:rsidRDefault="00143012"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EndPr/>
    <w:sdtContent>
      <w:p w14:paraId="3193FB33" w14:textId="705904D8" w:rsidR="00143012" w:rsidRDefault="00143012">
        <w:pPr>
          <w:pStyle w:val="Encabezado"/>
          <w:jc w:val="right"/>
        </w:pPr>
        <w:r>
          <w:fldChar w:fldCharType="begin"/>
        </w:r>
        <w:r>
          <w:instrText>PAGE   \* MERGEFORMAT</w:instrText>
        </w:r>
        <w:r>
          <w:fldChar w:fldCharType="separate"/>
        </w:r>
        <w:r w:rsidRPr="00BD6CD3">
          <w:rPr>
            <w:noProof/>
            <w:lang w:val="es-ES"/>
          </w:rPr>
          <w:t>vii</w:t>
        </w:r>
        <w:r>
          <w:fldChar w:fldCharType="end"/>
        </w:r>
      </w:p>
    </w:sdtContent>
  </w:sdt>
  <w:p w14:paraId="1518AC65" w14:textId="77777777" w:rsidR="00143012" w:rsidRDefault="00143012">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143012" w:rsidRDefault="00143012">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EndPr/>
    <w:sdtContent>
      <w:p w14:paraId="1BCFBAA5" w14:textId="144C1398" w:rsidR="00143012" w:rsidRDefault="00143012">
        <w:pPr>
          <w:pStyle w:val="Encabezado"/>
          <w:jc w:val="right"/>
        </w:pPr>
        <w:r>
          <w:fldChar w:fldCharType="begin"/>
        </w:r>
        <w:r>
          <w:instrText>PAGE   \* MERGEFORMAT</w:instrText>
        </w:r>
        <w:r>
          <w:fldChar w:fldCharType="separate"/>
        </w:r>
        <w:r w:rsidRPr="00A56831">
          <w:rPr>
            <w:noProof/>
            <w:lang w:val="es-ES"/>
          </w:rPr>
          <w:t>24</w:t>
        </w:r>
        <w:r>
          <w:fldChar w:fldCharType="end"/>
        </w:r>
      </w:p>
    </w:sdtContent>
  </w:sdt>
  <w:p w14:paraId="0B38173F" w14:textId="77777777" w:rsidR="00143012" w:rsidRDefault="00143012">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143012" w:rsidRDefault="0014301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4"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1"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2"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9"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2"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8"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20"/>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1"/>
  </w:num>
  <w:num w:numId="14">
    <w:abstractNumId w:val="57"/>
  </w:num>
  <w:num w:numId="15">
    <w:abstractNumId w:val="39"/>
  </w:num>
  <w:num w:numId="16">
    <w:abstractNumId w:val="119"/>
  </w:num>
  <w:num w:numId="17">
    <w:abstractNumId w:val="13"/>
  </w:num>
  <w:num w:numId="18">
    <w:abstractNumId w:val="38"/>
  </w:num>
  <w:num w:numId="19">
    <w:abstractNumId w:val="110"/>
  </w:num>
  <w:num w:numId="20">
    <w:abstractNumId w:val="133"/>
  </w:num>
  <w:num w:numId="21">
    <w:abstractNumId w:val="105"/>
  </w:num>
  <w:num w:numId="22">
    <w:abstractNumId w:val="99"/>
  </w:num>
  <w:num w:numId="23">
    <w:abstractNumId w:val="114"/>
  </w:num>
  <w:num w:numId="24">
    <w:abstractNumId w:val="21"/>
  </w:num>
  <w:num w:numId="25">
    <w:abstractNumId w:val="14"/>
  </w:num>
  <w:num w:numId="26">
    <w:abstractNumId w:val="8"/>
  </w:num>
  <w:num w:numId="27">
    <w:abstractNumId w:val="67"/>
  </w:num>
  <w:num w:numId="28">
    <w:abstractNumId w:val="134"/>
  </w:num>
  <w:num w:numId="29">
    <w:abstractNumId w:val="125"/>
  </w:num>
  <w:num w:numId="30">
    <w:abstractNumId w:val="94"/>
  </w:num>
  <w:num w:numId="31">
    <w:abstractNumId w:val="102"/>
  </w:num>
  <w:num w:numId="32">
    <w:abstractNumId w:val="126"/>
  </w:num>
  <w:num w:numId="33">
    <w:abstractNumId w:val="131"/>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9"/>
  </w:num>
  <w:num w:numId="44">
    <w:abstractNumId w:val="6"/>
  </w:num>
  <w:num w:numId="45">
    <w:abstractNumId w:val="122"/>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8"/>
  </w:num>
  <w:num w:numId="66">
    <w:abstractNumId w:val="46"/>
  </w:num>
  <w:num w:numId="67">
    <w:abstractNumId w:val="135"/>
  </w:num>
  <w:num w:numId="68">
    <w:abstractNumId w:val="77"/>
  </w:num>
  <w:num w:numId="69">
    <w:abstractNumId w:val="85"/>
  </w:num>
  <w:num w:numId="70">
    <w:abstractNumId w:val="72"/>
  </w:num>
  <w:num w:numId="71">
    <w:abstractNumId w:val="73"/>
  </w:num>
  <w:num w:numId="72">
    <w:abstractNumId w:val="106"/>
  </w:num>
  <w:num w:numId="73">
    <w:abstractNumId w:val="128"/>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6"/>
  </w:num>
  <w:num w:numId="81">
    <w:abstractNumId w:val="52"/>
  </w:num>
  <w:num w:numId="82">
    <w:abstractNumId w:val="112"/>
  </w:num>
  <w:num w:numId="83">
    <w:abstractNumId w:val="20"/>
  </w:num>
  <w:num w:numId="84">
    <w:abstractNumId w:val="116"/>
  </w:num>
  <w:num w:numId="85">
    <w:abstractNumId w:val="103"/>
  </w:num>
  <w:num w:numId="86">
    <w:abstractNumId w:val="59"/>
  </w:num>
  <w:num w:numId="87">
    <w:abstractNumId w:val="40"/>
  </w:num>
  <w:num w:numId="88">
    <w:abstractNumId w:val="69"/>
  </w:num>
  <w:num w:numId="89">
    <w:abstractNumId w:val="130"/>
  </w:num>
  <w:num w:numId="90">
    <w:abstractNumId w:val="0"/>
  </w:num>
  <w:num w:numId="91">
    <w:abstractNumId w:val="55"/>
  </w:num>
  <w:num w:numId="92">
    <w:abstractNumId w:val="117"/>
  </w:num>
  <w:num w:numId="93">
    <w:abstractNumId w:val="98"/>
  </w:num>
  <w:num w:numId="94">
    <w:abstractNumId w:val="34"/>
  </w:num>
  <w:num w:numId="95">
    <w:abstractNumId w:val="123"/>
  </w:num>
  <w:num w:numId="96">
    <w:abstractNumId w:val="127"/>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7"/>
  </w:num>
  <w:num w:numId="106">
    <w:abstractNumId w:val="22"/>
  </w:num>
  <w:num w:numId="107">
    <w:abstractNumId w:val="16"/>
  </w:num>
  <w:num w:numId="108">
    <w:abstractNumId w:val="56"/>
  </w:num>
  <w:num w:numId="109">
    <w:abstractNumId w:val="68"/>
  </w:num>
  <w:num w:numId="110">
    <w:abstractNumId w:val="132"/>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4"/>
  </w:num>
  <w:num w:numId="119">
    <w:abstractNumId w:val="23"/>
  </w:num>
  <w:num w:numId="120">
    <w:abstractNumId w:val="115"/>
  </w:num>
  <w:num w:numId="121">
    <w:abstractNumId w:val="88"/>
  </w:num>
  <w:num w:numId="122">
    <w:abstractNumId w:val="70"/>
  </w:num>
  <w:num w:numId="123">
    <w:abstractNumId w:val="36"/>
  </w:num>
  <w:num w:numId="124">
    <w:abstractNumId w:val="83"/>
  </w:num>
  <w:num w:numId="125">
    <w:abstractNumId w:val="138"/>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 w:numId="140">
    <w:abstractNumId w:val="113"/>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0C94"/>
    <w:rsid w:val="000318F3"/>
    <w:rsid w:val="00031A7B"/>
    <w:rsid w:val="00031FC8"/>
    <w:rsid w:val="0003201D"/>
    <w:rsid w:val="00032469"/>
    <w:rsid w:val="0003426A"/>
    <w:rsid w:val="000344F1"/>
    <w:rsid w:val="000361D6"/>
    <w:rsid w:val="000362D8"/>
    <w:rsid w:val="00036CFF"/>
    <w:rsid w:val="00036D24"/>
    <w:rsid w:val="0004023D"/>
    <w:rsid w:val="000404FB"/>
    <w:rsid w:val="0004055D"/>
    <w:rsid w:val="000405F5"/>
    <w:rsid w:val="000409B1"/>
    <w:rsid w:val="00046B6F"/>
    <w:rsid w:val="00046E69"/>
    <w:rsid w:val="000517F0"/>
    <w:rsid w:val="00052035"/>
    <w:rsid w:val="0005220B"/>
    <w:rsid w:val="000528A8"/>
    <w:rsid w:val="00053E03"/>
    <w:rsid w:val="00055D12"/>
    <w:rsid w:val="0005627F"/>
    <w:rsid w:val="000565FC"/>
    <w:rsid w:val="000576B6"/>
    <w:rsid w:val="00057A93"/>
    <w:rsid w:val="00063148"/>
    <w:rsid w:val="00063F62"/>
    <w:rsid w:val="0006467C"/>
    <w:rsid w:val="00065325"/>
    <w:rsid w:val="0006543D"/>
    <w:rsid w:val="00066E34"/>
    <w:rsid w:val="000671C4"/>
    <w:rsid w:val="000706C8"/>
    <w:rsid w:val="00070CE7"/>
    <w:rsid w:val="000716E2"/>
    <w:rsid w:val="00071C00"/>
    <w:rsid w:val="00073765"/>
    <w:rsid w:val="000744A9"/>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266B"/>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9DE"/>
    <w:rsid w:val="000B1D0F"/>
    <w:rsid w:val="000B20EA"/>
    <w:rsid w:val="000B21AF"/>
    <w:rsid w:val="000B27E6"/>
    <w:rsid w:val="000B359D"/>
    <w:rsid w:val="000B5611"/>
    <w:rsid w:val="000B5B81"/>
    <w:rsid w:val="000B65FD"/>
    <w:rsid w:val="000B71B1"/>
    <w:rsid w:val="000C022D"/>
    <w:rsid w:val="000C0EE3"/>
    <w:rsid w:val="000C3EC8"/>
    <w:rsid w:val="000C3FBF"/>
    <w:rsid w:val="000C436B"/>
    <w:rsid w:val="000C47DF"/>
    <w:rsid w:val="000C4DF6"/>
    <w:rsid w:val="000D21E6"/>
    <w:rsid w:val="000D3E61"/>
    <w:rsid w:val="000D3FBB"/>
    <w:rsid w:val="000D4214"/>
    <w:rsid w:val="000D4AB2"/>
    <w:rsid w:val="000D55A0"/>
    <w:rsid w:val="000D5897"/>
    <w:rsid w:val="000D6BA4"/>
    <w:rsid w:val="000D6E6C"/>
    <w:rsid w:val="000D7A1E"/>
    <w:rsid w:val="000E0AEE"/>
    <w:rsid w:val="000E0EDD"/>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36DB"/>
    <w:rsid w:val="000F3963"/>
    <w:rsid w:val="000F3AB3"/>
    <w:rsid w:val="000F5195"/>
    <w:rsid w:val="000F5732"/>
    <w:rsid w:val="000F5C09"/>
    <w:rsid w:val="000F7ABF"/>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36F1E"/>
    <w:rsid w:val="00140531"/>
    <w:rsid w:val="0014062D"/>
    <w:rsid w:val="00141833"/>
    <w:rsid w:val="00141A7F"/>
    <w:rsid w:val="00141F6E"/>
    <w:rsid w:val="001421F1"/>
    <w:rsid w:val="001423C2"/>
    <w:rsid w:val="001427CF"/>
    <w:rsid w:val="00142FD9"/>
    <w:rsid w:val="00143012"/>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311D"/>
    <w:rsid w:val="00163966"/>
    <w:rsid w:val="00164A0B"/>
    <w:rsid w:val="00166356"/>
    <w:rsid w:val="00167A43"/>
    <w:rsid w:val="00170758"/>
    <w:rsid w:val="00170EA9"/>
    <w:rsid w:val="001715D3"/>
    <w:rsid w:val="00172F55"/>
    <w:rsid w:val="001754BD"/>
    <w:rsid w:val="00176173"/>
    <w:rsid w:val="00176283"/>
    <w:rsid w:val="00176F99"/>
    <w:rsid w:val="001772F3"/>
    <w:rsid w:val="0017772D"/>
    <w:rsid w:val="00182D65"/>
    <w:rsid w:val="00183540"/>
    <w:rsid w:val="00185AA6"/>
    <w:rsid w:val="00185F30"/>
    <w:rsid w:val="00187AD5"/>
    <w:rsid w:val="0019119E"/>
    <w:rsid w:val="00192180"/>
    <w:rsid w:val="001927EC"/>
    <w:rsid w:val="00193F22"/>
    <w:rsid w:val="00194165"/>
    <w:rsid w:val="00194D8C"/>
    <w:rsid w:val="001953EF"/>
    <w:rsid w:val="00195553"/>
    <w:rsid w:val="00196454"/>
    <w:rsid w:val="001A052A"/>
    <w:rsid w:val="001A0878"/>
    <w:rsid w:val="001A1936"/>
    <w:rsid w:val="001A20FF"/>
    <w:rsid w:val="001A31D5"/>
    <w:rsid w:val="001A4374"/>
    <w:rsid w:val="001A4D04"/>
    <w:rsid w:val="001A5896"/>
    <w:rsid w:val="001A6E0F"/>
    <w:rsid w:val="001B33AA"/>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47C"/>
    <w:rsid w:val="001D24C0"/>
    <w:rsid w:val="001D2504"/>
    <w:rsid w:val="001D3E1F"/>
    <w:rsid w:val="001D4936"/>
    <w:rsid w:val="001D4D98"/>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77B2"/>
    <w:rsid w:val="0020006B"/>
    <w:rsid w:val="0020281B"/>
    <w:rsid w:val="002044B3"/>
    <w:rsid w:val="002061C0"/>
    <w:rsid w:val="0020777E"/>
    <w:rsid w:val="00210B8F"/>
    <w:rsid w:val="00210DAB"/>
    <w:rsid w:val="0021279F"/>
    <w:rsid w:val="00214546"/>
    <w:rsid w:val="002167A4"/>
    <w:rsid w:val="00216A5F"/>
    <w:rsid w:val="00217991"/>
    <w:rsid w:val="00217B7F"/>
    <w:rsid w:val="00217FF3"/>
    <w:rsid w:val="002215AF"/>
    <w:rsid w:val="0022161F"/>
    <w:rsid w:val="00221D0E"/>
    <w:rsid w:val="002224BC"/>
    <w:rsid w:val="002225F9"/>
    <w:rsid w:val="00222DFA"/>
    <w:rsid w:val="00222F92"/>
    <w:rsid w:val="002237EB"/>
    <w:rsid w:val="0022454D"/>
    <w:rsid w:val="00225AEC"/>
    <w:rsid w:val="00227699"/>
    <w:rsid w:val="002277C5"/>
    <w:rsid w:val="00227E9A"/>
    <w:rsid w:val="002302E2"/>
    <w:rsid w:val="00232169"/>
    <w:rsid w:val="00232AE7"/>
    <w:rsid w:val="00232E19"/>
    <w:rsid w:val="0023344B"/>
    <w:rsid w:val="00233742"/>
    <w:rsid w:val="0023380C"/>
    <w:rsid w:val="002341F3"/>
    <w:rsid w:val="00234BB1"/>
    <w:rsid w:val="00241448"/>
    <w:rsid w:val="00241811"/>
    <w:rsid w:val="002431D1"/>
    <w:rsid w:val="00244103"/>
    <w:rsid w:val="002446A1"/>
    <w:rsid w:val="0024492B"/>
    <w:rsid w:val="0024509F"/>
    <w:rsid w:val="00245A2A"/>
    <w:rsid w:val="00245CFE"/>
    <w:rsid w:val="002504DB"/>
    <w:rsid w:val="00254690"/>
    <w:rsid w:val="00255758"/>
    <w:rsid w:val="00255805"/>
    <w:rsid w:val="00256580"/>
    <w:rsid w:val="0025674D"/>
    <w:rsid w:val="002603B1"/>
    <w:rsid w:val="0026110B"/>
    <w:rsid w:val="002614A6"/>
    <w:rsid w:val="00263635"/>
    <w:rsid w:val="00263D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D85"/>
    <w:rsid w:val="002848AA"/>
    <w:rsid w:val="00285784"/>
    <w:rsid w:val="002869B1"/>
    <w:rsid w:val="00287E5C"/>
    <w:rsid w:val="00290915"/>
    <w:rsid w:val="0029179E"/>
    <w:rsid w:val="00292FAA"/>
    <w:rsid w:val="00293402"/>
    <w:rsid w:val="00294762"/>
    <w:rsid w:val="00294A0E"/>
    <w:rsid w:val="00297B8F"/>
    <w:rsid w:val="002A011E"/>
    <w:rsid w:val="002A0C74"/>
    <w:rsid w:val="002A0D83"/>
    <w:rsid w:val="002A1E4F"/>
    <w:rsid w:val="002A2586"/>
    <w:rsid w:val="002A2994"/>
    <w:rsid w:val="002A4F93"/>
    <w:rsid w:val="002A5387"/>
    <w:rsid w:val="002A57DE"/>
    <w:rsid w:val="002A5CF0"/>
    <w:rsid w:val="002A7218"/>
    <w:rsid w:val="002A72E3"/>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4A"/>
    <w:rsid w:val="002F1AF6"/>
    <w:rsid w:val="002F203C"/>
    <w:rsid w:val="002F25FA"/>
    <w:rsid w:val="002F29F1"/>
    <w:rsid w:val="002F3D96"/>
    <w:rsid w:val="002F6B74"/>
    <w:rsid w:val="002F7185"/>
    <w:rsid w:val="002F7214"/>
    <w:rsid w:val="00300E07"/>
    <w:rsid w:val="003027DB"/>
    <w:rsid w:val="00303F14"/>
    <w:rsid w:val="0030482C"/>
    <w:rsid w:val="00305E55"/>
    <w:rsid w:val="00305E88"/>
    <w:rsid w:val="003065FD"/>
    <w:rsid w:val="00306E84"/>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22B8"/>
    <w:rsid w:val="00324675"/>
    <w:rsid w:val="00325818"/>
    <w:rsid w:val="00326E0C"/>
    <w:rsid w:val="00330484"/>
    <w:rsid w:val="00332161"/>
    <w:rsid w:val="00332275"/>
    <w:rsid w:val="003323AD"/>
    <w:rsid w:val="003325A7"/>
    <w:rsid w:val="00332ACD"/>
    <w:rsid w:val="003337A9"/>
    <w:rsid w:val="00334258"/>
    <w:rsid w:val="00336F07"/>
    <w:rsid w:val="00337DD1"/>
    <w:rsid w:val="00340A5D"/>
    <w:rsid w:val="003419C2"/>
    <w:rsid w:val="00342250"/>
    <w:rsid w:val="00344CBC"/>
    <w:rsid w:val="003507AC"/>
    <w:rsid w:val="00350B96"/>
    <w:rsid w:val="003517E0"/>
    <w:rsid w:val="003527EE"/>
    <w:rsid w:val="00353F48"/>
    <w:rsid w:val="0035726B"/>
    <w:rsid w:val="003573C9"/>
    <w:rsid w:val="00360E75"/>
    <w:rsid w:val="0036139D"/>
    <w:rsid w:val="003613EA"/>
    <w:rsid w:val="00362DDC"/>
    <w:rsid w:val="00363F51"/>
    <w:rsid w:val="00363F54"/>
    <w:rsid w:val="00365B0E"/>
    <w:rsid w:val="00366A8A"/>
    <w:rsid w:val="0036745F"/>
    <w:rsid w:val="00367D47"/>
    <w:rsid w:val="00371333"/>
    <w:rsid w:val="0037152D"/>
    <w:rsid w:val="00371F68"/>
    <w:rsid w:val="00372A34"/>
    <w:rsid w:val="00372D49"/>
    <w:rsid w:val="003733F9"/>
    <w:rsid w:val="0037434C"/>
    <w:rsid w:val="00374410"/>
    <w:rsid w:val="003753F5"/>
    <w:rsid w:val="00376D5C"/>
    <w:rsid w:val="00376EE3"/>
    <w:rsid w:val="00380C1E"/>
    <w:rsid w:val="00381BAA"/>
    <w:rsid w:val="00382112"/>
    <w:rsid w:val="00382154"/>
    <w:rsid w:val="0038377E"/>
    <w:rsid w:val="003839EA"/>
    <w:rsid w:val="0038539B"/>
    <w:rsid w:val="0038576C"/>
    <w:rsid w:val="00386071"/>
    <w:rsid w:val="003879FC"/>
    <w:rsid w:val="00387A59"/>
    <w:rsid w:val="00390470"/>
    <w:rsid w:val="00390671"/>
    <w:rsid w:val="00390A51"/>
    <w:rsid w:val="00390E59"/>
    <w:rsid w:val="00390EAF"/>
    <w:rsid w:val="00391178"/>
    <w:rsid w:val="003912B5"/>
    <w:rsid w:val="00391614"/>
    <w:rsid w:val="00391A1B"/>
    <w:rsid w:val="003941AB"/>
    <w:rsid w:val="00394278"/>
    <w:rsid w:val="003947DB"/>
    <w:rsid w:val="003950A5"/>
    <w:rsid w:val="0039511C"/>
    <w:rsid w:val="00395467"/>
    <w:rsid w:val="00395F7A"/>
    <w:rsid w:val="00396914"/>
    <w:rsid w:val="003A0A98"/>
    <w:rsid w:val="003A1358"/>
    <w:rsid w:val="003A13BE"/>
    <w:rsid w:val="003A17A1"/>
    <w:rsid w:val="003A19DB"/>
    <w:rsid w:val="003A2734"/>
    <w:rsid w:val="003A2788"/>
    <w:rsid w:val="003A4F99"/>
    <w:rsid w:val="003A5404"/>
    <w:rsid w:val="003A60B5"/>
    <w:rsid w:val="003B2101"/>
    <w:rsid w:val="003B2DF1"/>
    <w:rsid w:val="003B357E"/>
    <w:rsid w:val="003B38E2"/>
    <w:rsid w:val="003B4FDA"/>
    <w:rsid w:val="003B608C"/>
    <w:rsid w:val="003B6834"/>
    <w:rsid w:val="003B72AD"/>
    <w:rsid w:val="003B7EF5"/>
    <w:rsid w:val="003C0D42"/>
    <w:rsid w:val="003C21CC"/>
    <w:rsid w:val="003C2832"/>
    <w:rsid w:val="003C28D5"/>
    <w:rsid w:val="003C3A62"/>
    <w:rsid w:val="003C48AE"/>
    <w:rsid w:val="003C5535"/>
    <w:rsid w:val="003C6293"/>
    <w:rsid w:val="003C74C0"/>
    <w:rsid w:val="003C7A19"/>
    <w:rsid w:val="003D1345"/>
    <w:rsid w:val="003D2A4F"/>
    <w:rsid w:val="003D2A7F"/>
    <w:rsid w:val="003D37FE"/>
    <w:rsid w:val="003D3E77"/>
    <w:rsid w:val="003D4461"/>
    <w:rsid w:val="003D4E90"/>
    <w:rsid w:val="003D5664"/>
    <w:rsid w:val="003D6B27"/>
    <w:rsid w:val="003D743D"/>
    <w:rsid w:val="003D7C4E"/>
    <w:rsid w:val="003D7CEC"/>
    <w:rsid w:val="003D7ECC"/>
    <w:rsid w:val="003E11B7"/>
    <w:rsid w:val="003E2EC3"/>
    <w:rsid w:val="003E376E"/>
    <w:rsid w:val="003E3B2F"/>
    <w:rsid w:val="003E599D"/>
    <w:rsid w:val="003E680E"/>
    <w:rsid w:val="003E6B50"/>
    <w:rsid w:val="003E7BBF"/>
    <w:rsid w:val="003F1938"/>
    <w:rsid w:val="003F2313"/>
    <w:rsid w:val="003F3363"/>
    <w:rsid w:val="003F34A2"/>
    <w:rsid w:val="003F35B8"/>
    <w:rsid w:val="003F39FF"/>
    <w:rsid w:val="003F640B"/>
    <w:rsid w:val="004011B9"/>
    <w:rsid w:val="00401CEC"/>
    <w:rsid w:val="00402A58"/>
    <w:rsid w:val="00402E49"/>
    <w:rsid w:val="004032DA"/>
    <w:rsid w:val="004053DE"/>
    <w:rsid w:val="00405A5D"/>
    <w:rsid w:val="00406042"/>
    <w:rsid w:val="00406CE3"/>
    <w:rsid w:val="00411C4D"/>
    <w:rsid w:val="004126E0"/>
    <w:rsid w:val="00412FEF"/>
    <w:rsid w:val="004167F7"/>
    <w:rsid w:val="00416A55"/>
    <w:rsid w:val="00417D0E"/>
    <w:rsid w:val="00420B46"/>
    <w:rsid w:val="00422A6E"/>
    <w:rsid w:val="00422B4D"/>
    <w:rsid w:val="00423F04"/>
    <w:rsid w:val="00424FAE"/>
    <w:rsid w:val="00427E41"/>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997"/>
    <w:rsid w:val="0044590F"/>
    <w:rsid w:val="004467AC"/>
    <w:rsid w:val="004469D8"/>
    <w:rsid w:val="00446F3E"/>
    <w:rsid w:val="00446FDC"/>
    <w:rsid w:val="00452883"/>
    <w:rsid w:val="00452980"/>
    <w:rsid w:val="004537F7"/>
    <w:rsid w:val="004546F5"/>
    <w:rsid w:val="0045619A"/>
    <w:rsid w:val="0045640A"/>
    <w:rsid w:val="00456D66"/>
    <w:rsid w:val="00456D7C"/>
    <w:rsid w:val="004605BA"/>
    <w:rsid w:val="004612CA"/>
    <w:rsid w:val="00463E3D"/>
    <w:rsid w:val="004664C0"/>
    <w:rsid w:val="004667AC"/>
    <w:rsid w:val="00471220"/>
    <w:rsid w:val="00471548"/>
    <w:rsid w:val="0047199A"/>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4A6A"/>
    <w:rsid w:val="0049643D"/>
    <w:rsid w:val="00496FA9"/>
    <w:rsid w:val="004A025A"/>
    <w:rsid w:val="004A02BC"/>
    <w:rsid w:val="004A0AEF"/>
    <w:rsid w:val="004A1BBE"/>
    <w:rsid w:val="004A1F7A"/>
    <w:rsid w:val="004A2766"/>
    <w:rsid w:val="004A2F7E"/>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4C16"/>
    <w:rsid w:val="004D4FB2"/>
    <w:rsid w:val="004D64DF"/>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4557"/>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2036"/>
    <w:rsid w:val="00512625"/>
    <w:rsid w:val="00513089"/>
    <w:rsid w:val="00513B8A"/>
    <w:rsid w:val="00514ABC"/>
    <w:rsid w:val="00515558"/>
    <w:rsid w:val="0051564A"/>
    <w:rsid w:val="0051609A"/>
    <w:rsid w:val="005165C2"/>
    <w:rsid w:val="00517DC3"/>
    <w:rsid w:val="0052015C"/>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D4D"/>
    <w:rsid w:val="005418ED"/>
    <w:rsid w:val="00543168"/>
    <w:rsid w:val="00545C9B"/>
    <w:rsid w:val="0055009B"/>
    <w:rsid w:val="00550705"/>
    <w:rsid w:val="00550816"/>
    <w:rsid w:val="005516CA"/>
    <w:rsid w:val="00552DF3"/>
    <w:rsid w:val="00553C5E"/>
    <w:rsid w:val="00553FC0"/>
    <w:rsid w:val="0055430E"/>
    <w:rsid w:val="00554B94"/>
    <w:rsid w:val="00554BF1"/>
    <w:rsid w:val="00555095"/>
    <w:rsid w:val="005553B4"/>
    <w:rsid w:val="00555993"/>
    <w:rsid w:val="0055672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1CEC"/>
    <w:rsid w:val="005827D9"/>
    <w:rsid w:val="00582870"/>
    <w:rsid w:val="00586273"/>
    <w:rsid w:val="0059192A"/>
    <w:rsid w:val="00592690"/>
    <w:rsid w:val="00592FFD"/>
    <w:rsid w:val="005938E2"/>
    <w:rsid w:val="00593D03"/>
    <w:rsid w:val="00594F0C"/>
    <w:rsid w:val="00595237"/>
    <w:rsid w:val="00595FE7"/>
    <w:rsid w:val="005960C5"/>
    <w:rsid w:val="00596C84"/>
    <w:rsid w:val="0059783B"/>
    <w:rsid w:val="005A0AB5"/>
    <w:rsid w:val="005A0B91"/>
    <w:rsid w:val="005A1195"/>
    <w:rsid w:val="005A2055"/>
    <w:rsid w:val="005A3760"/>
    <w:rsid w:val="005A37F7"/>
    <w:rsid w:val="005A5373"/>
    <w:rsid w:val="005A5CB7"/>
    <w:rsid w:val="005A6ED2"/>
    <w:rsid w:val="005B1752"/>
    <w:rsid w:val="005B1BA8"/>
    <w:rsid w:val="005B2533"/>
    <w:rsid w:val="005B3189"/>
    <w:rsid w:val="005B5074"/>
    <w:rsid w:val="005B5749"/>
    <w:rsid w:val="005B6296"/>
    <w:rsid w:val="005B7B16"/>
    <w:rsid w:val="005C1E50"/>
    <w:rsid w:val="005C2765"/>
    <w:rsid w:val="005C310A"/>
    <w:rsid w:val="005C3470"/>
    <w:rsid w:val="005C3BD5"/>
    <w:rsid w:val="005C4E38"/>
    <w:rsid w:val="005C6609"/>
    <w:rsid w:val="005C6972"/>
    <w:rsid w:val="005D0C95"/>
    <w:rsid w:val="005D0F4E"/>
    <w:rsid w:val="005D1EC1"/>
    <w:rsid w:val="005D3149"/>
    <w:rsid w:val="005D3AA2"/>
    <w:rsid w:val="005D53F3"/>
    <w:rsid w:val="005D5A0A"/>
    <w:rsid w:val="005D72F5"/>
    <w:rsid w:val="005E0B6A"/>
    <w:rsid w:val="005E100E"/>
    <w:rsid w:val="005E2390"/>
    <w:rsid w:val="005E342D"/>
    <w:rsid w:val="005E40CC"/>
    <w:rsid w:val="005E4513"/>
    <w:rsid w:val="005E60A1"/>
    <w:rsid w:val="005F03BE"/>
    <w:rsid w:val="005F074E"/>
    <w:rsid w:val="005F0E40"/>
    <w:rsid w:val="005F2D8D"/>
    <w:rsid w:val="005F3D66"/>
    <w:rsid w:val="005F43C5"/>
    <w:rsid w:val="005F49BB"/>
    <w:rsid w:val="005F7EC8"/>
    <w:rsid w:val="00600952"/>
    <w:rsid w:val="006010FC"/>
    <w:rsid w:val="00602935"/>
    <w:rsid w:val="0060407C"/>
    <w:rsid w:val="0060439E"/>
    <w:rsid w:val="00604D4E"/>
    <w:rsid w:val="0060636D"/>
    <w:rsid w:val="00611497"/>
    <w:rsid w:val="006119B5"/>
    <w:rsid w:val="00611F16"/>
    <w:rsid w:val="006121C7"/>
    <w:rsid w:val="00612C3C"/>
    <w:rsid w:val="006132D2"/>
    <w:rsid w:val="00613B36"/>
    <w:rsid w:val="0061474E"/>
    <w:rsid w:val="006150BC"/>
    <w:rsid w:val="00615B91"/>
    <w:rsid w:val="00615F7C"/>
    <w:rsid w:val="00616175"/>
    <w:rsid w:val="00616886"/>
    <w:rsid w:val="006178DB"/>
    <w:rsid w:val="00617A36"/>
    <w:rsid w:val="00617EE4"/>
    <w:rsid w:val="006207C2"/>
    <w:rsid w:val="0062296A"/>
    <w:rsid w:val="00622C72"/>
    <w:rsid w:val="0062347B"/>
    <w:rsid w:val="006236AA"/>
    <w:rsid w:val="00623EEB"/>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4D61"/>
    <w:rsid w:val="00647030"/>
    <w:rsid w:val="006502DD"/>
    <w:rsid w:val="00651245"/>
    <w:rsid w:val="006532F6"/>
    <w:rsid w:val="006534A8"/>
    <w:rsid w:val="006541E9"/>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4A3E"/>
    <w:rsid w:val="0067587B"/>
    <w:rsid w:val="00675B0D"/>
    <w:rsid w:val="00677BAE"/>
    <w:rsid w:val="0068282C"/>
    <w:rsid w:val="0069136F"/>
    <w:rsid w:val="00692731"/>
    <w:rsid w:val="00694200"/>
    <w:rsid w:val="00694E59"/>
    <w:rsid w:val="00695959"/>
    <w:rsid w:val="00696630"/>
    <w:rsid w:val="006A067A"/>
    <w:rsid w:val="006A1108"/>
    <w:rsid w:val="006A2649"/>
    <w:rsid w:val="006A2B49"/>
    <w:rsid w:val="006A314F"/>
    <w:rsid w:val="006A56E2"/>
    <w:rsid w:val="006A787C"/>
    <w:rsid w:val="006A7A30"/>
    <w:rsid w:val="006B01A5"/>
    <w:rsid w:val="006B18CF"/>
    <w:rsid w:val="006B1AF0"/>
    <w:rsid w:val="006B397D"/>
    <w:rsid w:val="006B596F"/>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E7E"/>
    <w:rsid w:val="006D1848"/>
    <w:rsid w:val="006D2C81"/>
    <w:rsid w:val="006D2C94"/>
    <w:rsid w:val="006D3AE9"/>
    <w:rsid w:val="006D4601"/>
    <w:rsid w:val="006D4E73"/>
    <w:rsid w:val="006D4F75"/>
    <w:rsid w:val="006D5033"/>
    <w:rsid w:val="006D6F14"/>
    <w:rsid w:val="006D71DF"/>
    <w:rsid w:val="006E1407"/>
    <w:rsid w:val="006E1EF3"/>
    <w:rsid w:val="006E2415"/>
    <w:rsid w:val="006E2E63"/>
    <w:rsid w:val="006E46DC"/>
    <w:rsid w:val="006E6F42"/>
    <w:rsid w:val="006E7678"/>
    <w:rsid w:val="006E7B51"/>
    <w:rsid w:val="006F0918"/>
    <w:rsid w:val="006F3865"/>
    <w:rsid w:val="006F3936"/>
    <w:rsid w:val="006F4F50"/>
    <w:rsid w:val="006F5280"/>
    <w:rsid w:val="006F5A6E"/>
    <w:rsid w:val="006F6030"/>
    <w:rsid w:val="00701752"/>
    <w:rsid w:val="007019DE"/>
    <w:rsid w:val="00701FAB"/>
    <w:rsid w:val="007042C2"/>
    <w:rsid w:val="007046F2"/>
    <w:rsid w:val="00706570"/>
    <w:rsid w:val="00712B35"/>
    <w:rsid w:val="00712B76"/>
    <w:rsid w:val="00712C29"/>
    <w:rsid w:val="0071603D"/>
    <w:rsid w:val="007164B0"/>
    <w:rsid w:val="0071769B"/>
    <w:rsid w:val="00717B90"/>
    <w:rsid w:val="00722D83"/>
    <w:rsid w:val="007240DE"/>
    <w:rsid w:val="00725544"/>
    <w:rsid w:val="00726B5C"/>
    <w:rsid w:val="0073072A"/>
    <w:rsid w:val="0073185F"/>
    <w:rsid w:val="00732FF1"/>
    <w:rsid w:val="00733C90"/>
    <w:rsid w:val="0073407B"/>
    <w:rsid w:val="00734257"/>
    <w:rsid w:val="00735A96"/>
    <w:rsid w:val="00736009"/>
    <w:rsid w:val="0073664C"/>
    <w:rsid w:val="007368A7"/>
    <w:rsid w:val="00736C7F"/>
    <w:rsid w:val="007379CB"/>
    <w:rsid w:val="00740D7C"/>
    <w:rsid w:val="0074252B"/>
    <w:rsid w:val="007427C2"/>
    <w:rsid w:val="00744224"/>
    <w:rsid w:val="00746042"/>
    <w:rsid w:val="00747E61"/>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4600"/>
    <w:rsid w:val="00774AB6"/>
    <w:rsid w:val="0077716B"/>
    <w:rsid w:val="00777AF7"/>
    <w:rsid w:val="00780650"/>
    <w:rsid w:val="0078096C"/>
    <w:rsid w:val="00781D9A"/>
    <w:rsid w:val="00783699"/>
    <w:rsid w:val="00784030"/>
    <w:rsid w:val="007853AF"/>
    <w:rsid w:val="007855AF"/>
    <w:rsid w:val="007858B7"/>
    <w:rsid w:val="0078630B"/>
    <w:rsid w:val="00786321"/>
    <w:rsid w:val="007874BB"/>
    <w:rsid w:val="00787FDF"/>
    <w:rsid w:val="00790244"/>
    <w:rsid w:val="00792BD8"/>
    <w:rsid w:val="007941BF"/>
    <w:rsid w:val="007946F1"/>
    <w:rsid w:val="00794AAA"/>
    <w:rsid w:val="00794C83"/>
    <w:rsid w:val="00795419"/>
    <w:rsid w:val="00796100"/>
    <w:rsid w:val="00796633"/>
    <w:rsid w:val="007A0404"/>
    <w:rsid w:val="007A0489"/>
    <w:rsid w:val="007A0690"/>
    <w:rsid w:val="007A078D"/>
    <w:rsid w:val="007A09B2"/>
    <w:rsid w:val="007A25CC"/>
    <w:rsid w:val="007A2C06"/>
    <w:rsid w:val="007A4C4C"/>
    <w:rsid w:val="007A539B"/>
    <w:rsid w:val="007A540A"/>
    <w:rsid w:val="007A5A2F"/>
    <w:rsid w:val="007A738A"/>
    <w:rsid w:val="007A77F8"/>
    <w:rsid w:val="007A7B40"/>
    <w:rsid w:val="007A7C03"/>
    <w:rsid w:val="007B054F"/>
    <w:rsid w:val="007B0A76"/>
    <w:rsid w:val="007B214A"/>
    <w:rsid w:val="007B338C"/>
    <w:rsid w:val="007B50AA"/>
    <w:rsid w:val="007B58C5"/>
    <w:rsid w:val="007B7830"/>
    <w:rsid w:val="007C01FE"/>
    <w:rsid w:val="007C05DF"/>
    <w:rsid w:val="007C0DFA"/>
    <w:rsid w:val="007C1DBF"/>
    <w:rsid w:val="007C21A1"/>
    <w:rsid w:val="007C37BA"/>
    <w:rsid w:val="007C389C"/>
    <w:rsid w:val="007C4523"/>
    <w:rsid w:val="007C61B8"/>
    <w:rsid w:val="007C63B3"/>
    <w:rsid w:val="007C678F"/>
    <w:rsid w:val="007C6A83"/>
    <w:rsid w:val="007D1CED"/>
    <w:rsid w:val="007D1EB5"/>
    <w:rsid w:val="007D3954"/>
    <w:rsid w:val="007D3A05"/>
    <w:rsid w:val="007D3ACC"/>
    <w:rsid w:val="007D4B27"/>
    <w:rsid w:val="007D5FC7"/>
    <w:rsid w:val="007D7DEC"/>
    <w:rsid w:val="007E07A9"/>
    <w:rsid w:val="007E122D"/>
    <w:rsid w:val="007E17B8"/>
    <w:rsid w:val="007E1A9B"/>
    <w:rsid w:val="007E22E0"/>
    <w:rsid w:val="007E2EF9"/>
    <w:rsid w:val="007E4190"/>
    <w:rsid w:val="007E57DE"/>
    <w:rsid w:val="007E7699"/>
    <w:rsid w:val="007E7E35"/>
    <w:rsid w:val="007F0994"/>
    <w:rsid w:val="007F09BA"/>
    <w:rsid w:val="007F1DA5"/>
    <w:rsid w:val="007F65F1"/>
    <w:rsid w:val="007F6E19"/>
    <w:rsid w:val="007F71EF"/>
    <w:rsid w:val="007F74AE"/>
    <w:rsid w:val="008001FA"/>
    <w:rsid w:val="00800AC4"/>
    <w:rsid w:val="00801B83"/>
    <w:rsid w:val="00801C38"/>
    <w:rsid w:val="00801CCE"/>
    <w:rsid w:val="00802DCF"/>
    <w:rsid w:val="00803697"/>
    <w:rsid w:val="008049B0"/>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7B0"/>
    <w:rsid w:val="00821E38"/>
    <w:rsid w:val="00822668"/>
    <w:rsid w:val="00824981"/>
    <w:rsid w:val="008265E0"/>
    <w:rsid w:val="00826762"/>
    <w:rsid w:val="008269CB"/>
    <w:rsid w:val="00827D55"/>
    <w:rsid w:val="008313F4"/>
    <w:rsid w:val="008324BE"/>
    <w:rsid w:val="00834127"/>
    <w:rsid w:val="00834BB1"/>
    <w:rsid w:val="00834E9B"/>
    <w:rsid w:val="00840202"/>
    <w:rsid w:val="00843FA1"/>
    <w:rsid w:val="00844A0C"/>
    <w:rsid w:val="00845ADF"/>
    <w:rsid w:val="00846A4B"/>
    <w:rsid w:val="008477C9"/>
    <w:rsid w:val="00851731"/>
    <w:rsid w:val="00851BDD"/>
    <w:rsid w:val="0085513E"/>
    <w:rsid w:val="008555C1"/>
    <w:rsid w:val="00857AF0"/>
    <w:rsid w:val="00860E52"/>
    <w:rsid w:val="00860ECD"/>
    <w:rsid w:val="0086115C"/>
    <w:rsid w:val="008618D9"/>
    <w:rsid w:val="00862620"/>
    <w:rsid w:val="008635CB"/>
    <w:rsid w:val="0086442D"/>
    <w:rsid w:val="00865605"/>
    <w:rsid w:val="008662BF"/>
    <w:rsid w:val="00867A28"/>
    <w:rsid w:val="008706C6"/>
    <w:rsid w:val="00872BC8"/>
    <w:rsid w:val="00872BEA"/>
    <w:rsid w:val="0087533A"/>
    <w:rsid w:val="0087542E"/>
    <w:rsid w:val="00876111"/>
    <w:rsid w:val="0087647F"/>
    <w:rsid w:val="00876929"/>
    <w:rsid w:val="00876D64"/>
    <w:rsid w:val="00880C22"/>
    <w:rsid w:val="00881093"/>
    <w:rsid w:val="008820FB"/>
    <w:rsid w:val="00882C3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791E"/>
    <w:rsid w:val="008B18AD"/>
    <w:rsid w:val="008B22DA"/>
    <w:rsid w:val="008B6212"/>
    <w:rsid w:val="008B7317"/>
    <w:rsid w:val="008C1B1D"/>
    <w:rsid w:val="008C1E88"/>
    <w:rsid w:val="008C2D04"/>
    <w:rsid w:val="008C3158"/>
    <w:rsid w:val="008C402B"/>
    <w:rsid w:val="008C4069"/>
    <w:rsid w:val="008C4834"/>
    <w:rsid w:val="008C512F"/>
    <w:rsid w:val="008C646B"/>
    <w:rsid w:val="008D183E"/>
    <w:rsid w:val="008D1B54"/>
    <w:rsid w:val="008D20DD"/>
    <w:rsid w:val="008D3215"/>
    <w:rsid w:val="008D36A6"/>
    <w:rsid w:val="008D4EE5"/>
    <w:rsid w:val="008D60F9"/>
    <w:rsid w:val="008D615F"/>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4F8A"/>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A54"/>
    <w:rsid w:val="00925B3C"/>
    <w:rsid w:val="009265F6"/>
    <w:rsid w:val="00926FEF"/>
    <w:rsid w:val="00927169"/>
    <w:rsid w:val="009304F2"/>
    <w:rsid w:val="00932ADD"/>
    <w:rsid w:val="00934521"/>
    <w:rsid w:val="00937F50"/>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34D7"/>
    <w:rsid w:val="00964514"/>
    <w:rsid w:val="00965158"/>
    <w:rsid w:val="00965873"/>
    <w:rsid w:val="0096737D"/>
    <w:rsid w:val="00967874"/>
    <w:rsid w:val="009704A4"/>
    <w:rsid w:val="009704F2"/>
    <w:rsid w:val="00972CA1"/>
    <w:rsid w:val="00972FBC"/>
    <w:rsid w:val="0097322C"/>
    <w:rsid w:val="009736D1"/>
    <w:rsid w:val="00973755"/>
    <w:rsid w:val="00973F01"/>
    <w:rsid w:val="0097559B"/>
    <w:rsid w:val="00976B2F"/>
    <w:rsid w:val="0097793A"/>
    <w:rsid w:val="0098032E"/>
    <w:rsid w:val="009814CB"/>
    <w:rsid w:val="00981582"/>
    <w:rsid w:val="00982504"/>
    <w:rsid w:val="009825A8"/>
    <w:rsid w:val="00983149"/>
    <w:rsid w:val="0098523C"/>
    <w:rsid w:val="00985EBA"/>
    <w:rsid w:val="009864B8"/>
    <w:rsid w:val="00987323"/>
    <w:rsid w:val="00987D57"/>
    <w:rsid w:val="0099053B"/>
    <w:rsid w:val="00991E2E"/>
    <w:rsid w:val="0099207C"/>
    <w:rsid w:val="00992080"/>
    <w:rsid w:val="00992161"/>
    <w:rsid w:val="00993C49"/>
    <w:rsid w:val="00994DEF"/>
    <w:rsid w:val="00996094"/>
    <w:rsid w:val="009962CC"/>
    <w:rsid w:val="00997091"/>
    <w:rsid w:val="009977CB"/>
    <w:rsid w:val="00997B57"/>
    <w:rsid w:val="009A033C"/>
    <w:rsid w:val="009A1025"/>
    <w:rsid w:val="009A2156"/>
    <w:rsid w:val="009A2B1B"/>
    <w:rsid w:val="009A31B8"/>
    <w:rsid w:val="009A3B22"/>
    <w:rsid w:val="009A4A3D"/>
    <w:rsid w:val="009A6902"/>
    <w:rsid w:val="009A6E1F"/>
    <w:rsid w:val="009A784F"/>
    <w:rsid w:val="009B16EF"/>
    <w:rsid w:val="009B2103"/>
    <w:rsid w:val="009B2A4D"/>
    <w:rsid w:val="009B2C3C"/>
    <w:rsid w:val="009B2F32"/>
    <w:rsid w:val="009B3679"/>
    <w:rsid w:val="009B5605"/>
    <w:rsid w:val="009B5FAA"/>
    <w:rsid w:val="009B6145"/>
    <w:rsid w:val="009B68FF"/>
    <w:rsid w:val="009C133B"/>
    <w:rsid w:val="009C1552"/>
    <w:rsid w:val="009C1B6C"/>
    <w:rsid w:val="009C20B2"/>
    <w:rsid w:val="009C2361"/>
    <w:rsid w:val="009C238A"/>
    <w:rsid w:val="009C2798"/>
    <w:rsid w:val="009C44E9"/>
    <w:rsid w:val="009C5587"/>
    <w:rsid w:val="009C5C8C"/>
    <w:rsid w:val="009C5ED1"/>
    <w:rsid w:val="009C61AC"/>
    <w:rsid w:val="009C7674"/>
    <w:rsid w:val="009D0999"/>
    <w:rsid w:val="009D13F6"/>
    <w:rsid w:val="009D1AEA"/>
    <w:rsid w:val="009D1E91"/>
    <w:rsid w:val="009D2D0E"/>
    <w:rsid w:val="009D32BD"/>
    <w:rsid w:val="009D34AF"/>
    <w:rsid w:val="009D34D2"/>
    <w:rsid w:val="009D3919"/>
    <w:rsid w:val="009D590E"/>
    <w:rsid w:val="009E40FE"/>
    <w:rsid w:val="009E4EB5"/>
    <w:rsid w:val="009E5E98"/>
    <w:rsid w:val="009E6292"/>
    <w:rsid w:val="009E7BE7"/>
    <w:rsid w:val="009E7F14"/>
    <w:rsid w:val="009F0A4E"/>
    <w:rsid w:val="009F12AE"/>
    <w:rsid w:val="009F40A5"/>
    <w:rsid w:val="009F4EE6"/>
    <w:rsid w:val="009F5C91"/>
    <w:rsid w:val="00A009E4"/>
    <w:rsid w:val="00A00B9D"/>
    <w:rsid w:val="00A01074"/>
    <w:rsid w:val="00A015DF"/>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B82"/>
    <w:rsid w:val="00A11D04"/>
    <w:rsid w:val="00A125B3"/>
    <w:rsid w:val="00A12D94"/>
    <w:rsid w:val="00A1340E"/>
    <w:rsid w:val="00A1551A"/>
    <w:rsid w:val="00A15E0E"/>
    <w:rsid w:val="00A177A9"/>
    <w:rsid w:val="00A20162"/>
    <w:rsid w:val="00A20496"/>
    <w:rsid w:val="00A21637"/>
    <w:rsid w:val="00A2395A"/>
    <w:rsid w:val="00A24B07"/>
    <w:rsid w:val="00A25D1D"/>
    <w:rsid w:val="00A26233"/>
    <w:rsid w:val="00A267DF"/>
    <w:rsid w:val="00A27FA5"/>
    <w:rsid w:val="00A307EF"/>
    <w:rsid w:val="00A31034"/>
    <w:rsid w:val="00A31760"/>
    <w:rsid w:val="00A322AA"/>
    <w:rsid w:val="00A32C3F"/>
    <w:rsid w:val="00A33028"/>
    <w:rsid w:val="00A34C4C"/>
    <w:rsid w:val="00A35598"/>
    <w:rsid w:val="00A35A82"/>
    <w:rsid w:val="00A36870"/>
    <w:rsid w:val="00A37A33"/>
    <w:rsid w:val="00A37A53"/>
    <w:rsid w:val="00A402C9"/>
    <w:rsid w:val="00A40BD3"/>
    <w:rsid w:val="00A421AD"/>
    <w:rsid w:val="00A422DB"/>
    <w:rsid w:val="00A4334E"/>
    <w:rsid w:val="00A43414"/>
    <w:rsid w:val="00A46793"/>
    <w:rsid w:val="00A4699C"/>
    <w:rsid w:val="00A471EA"/>
    <w:rsid w:val="00A47374"/>
    <w:rsid w:val="00A50F96"/>
    <w:rsid w:val="00A528A6"/>
    <w:rsid w:val="00A53A08"/>
    <w:rsid w:val="00A540CF"/>
    <w:rsid w:val="00A54484"/>
    <w:rsid w:val="00A54DD3"/>
    <w:rsid w:val="00A55253"/>
    <w:rsid w:val="00A554DB"/>
    <w:rsid w:val="00A55613"/>
    <w:rsid w:val="00A55D34"/>
    <w:rsid w:val="00A56831"/>
    <w:rsid w:val="00A57479"/>
    <w:rsid w:val="00A575C8"/>
    <w:rsid w:val="00A64807"/>
    <w:rsid w:val="00A65E1F"/>
    <w:rsid w:val="00A670F6"/>
    <w:rsid w:val="00A700F9"/>
    <w:rsid w:val="00A702BF"/>
    <w:rsid w:val="00A7217F"/>
    <w:rsid w:val="00A73C44"/>
    <w:rsid w:val="00A74B3B"/>
    <w:rsid w:val="00A74BEE"/>
    <w:rsid w:val="00A76E0D"/>
    <w:rsid w:val="00A771F9"/>
    <w:rsid w:val="00A77327"/>
    <w:rsid w:val="00A77C13"/>
    <w:rsid w:val="00A80D67"/>
    <w:rsid w:val="00A80FFE"/>
    <w:rsid w:val="00A830EF"/>
    <w:rsid w:val="00A85FC0"/>
    <w:rsid w:val="00A86C99"/>
    <w:rsid w:val="00A86CEC"/>
    <w:rsid w:val="00A90955"/>
    <w:rsid w:val="00A933FA"/>
    <w:rsid w:val="00A93FA4"/>
    <w:rsid w:val="00A9543F"/>
    <w:rsid w:val="00A95E4D"/>
    <w:rsid w:val="00A96D66"/>
    <w:rsid w:val="00A97670"/>
    <w:rsid w:val="00AA0315"/>
    <w:rsid w:val="00AA06F9"/>
    <w:rsid w:val="00AA0DF4"/>
    <w:rsid w:val="00AA38E8"/>
    <w:rsid w:val="00AA3F8A"/>
    <w:rsid w:val="00AA6901"/>
    <w:rsid w:val="00AA738A"/>
    <w:rsid w:val="00AA76B0"/>
    <w:rsid w:val="00AA7762"/>
    <w:rsid w:val="00AA7E59"/>
    <w:rsid w:val="00AB11CE"/>
    <w:rsid w:val="00AB21D7"/>
    <w:rsid w:val="00AB2D8D"/>
    <w:rsid w:val="00AB36B6"/>
    <w:rsid w:val="00AB3D1D"/>
    <w:rsid w:val="00AB3DC4"/>
    <w:rsid w:val="00AB4721"/>
    <w:rsid w:val="00AB5839"/>
    <w:rsid w:val="00AB6CBD"/>
    <w:rsid w:val="00AC0639"/>
    <w:rsid w:val="00AC2F39"/>
    <w:rsid w:val="00AC2FC8"/>
    <w:rsid w:val="00AC3C2D"/>
    <w:rsid w:val="00AC43B0"/>
    <w:rsid w:val="00AC590B"/>
    <w:rsid w:val="00AC64CD"/>
    <w:rsid w:val="00AD28E1"/>
    <w:rsid w:val="00AD2D45"/>
    <w:rsid w:val="00AD376C"/>
    <w:rsid w:val="00AD5284"/>
    <w:rsid w:val="00AD532D"/>
    <w:rsid w:val="00AD782D"/>
    <w:rsid w:val="00AD7AC9"/>
    <w:rsid w:val="00AE14A5"/>
    <w:rsid w:val="00AE21B0"/>
    <w:rsid w:val="00AE2635"/>
    <w:rsid w:val="00AE60A9"/>
    <w:rsid w:val="00AE766A"/>
    <w:rsid w:val="00AE7B83"/>
    <w:rsid w:val="00AE7F27"/>
    <w:rsid w:val="00AF052F"/>
    <w:rsid w:val="00AF0739"/>
    <w:rsid w:val="00AF3DB7"/>
    <w:rsid w:val="00AF40C2"/>
    <w:rsid w:val="00AF4DCF"/>
    <w:rsid w:val="00AF5472"/>
    <w:rsid w:val="00AF690B"/>
    <w:rsid w:val="00AF749D"/>
    <w:rsid w:val="00AF755C"/>
    <w:rsid w:val="00B00A13"/>
    <w:rsid w:val="00B0123A"/>
    <w:rsid w:val="00B013DF"/>
    <w:rsid w:val="00B028A4"/>
    <w:rsid w:val="00B062ED"/>
    <w:rsid w:val="00B0704B"/>
    <w:rsid w:val="00B070F3"/>
    <w:rsid w:val="00B10AA9"/>
    <w:rsid w:val="00B10ED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6799E"/>
    <w:rsid w:val="00B70ECE"/>
    <w:rsid w:val="00B71144"/>
    <w:rsid w:val="00B72F35"/>
    <w:rsid w:val="00B7337C"/>
    <w:rsid w:val="00B73420"/>
    <w:rsid w:val="00B73D22"/>
    <w:rsid w:val="00B73FCC"/>
    <w:rsid w:val="00B74701"/>
    <w:rsid w:val="00B7499A"/>
    <w:rsid w:val="00B7592A"/>
    <w:rsid w:val="00B75F3B"/>
    <w:rsid w:val="00B76C63"/>
    <w:rsid w:val="00B777D6"/>
    <w:rsid w:val="00B80CF9"/>
    <w:rsid w:val="00B8263C"/>
    <w:rsid w:val="00B843BC"/>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7FFE"/>
    <w:rsid w:val="00BA2A14"/>
    <w:rsid w:val="00BA2B3A"/>
    <w:rsid w:val="00BA4E07"/>
    <w:rsid w:val="00BA4F5E"/>
    <w:rsid w:val="00BA53A3"/>
    <w:rsid w:val="00BA56E2"/>
    <w:rsid w:val="00BA5917"/>
    <w:rsid w:val="00BA593C"/>
    <w:rsid w:val="00BA7135"/>
    <w:rsid w:val="00BB108C"/>
    <w:rsid w:val="00BB2D4D"/>
    <w:rsid w:val="00BB335F"/>
    <w:rsid w:val="00BB33A8"/>
    <w:rsid w:val="00BB38F7"/>
    <w:rsid w:val="00BB57FD"/>
    <w:rsid w:val="00BB67B0"/>
    <w:rsid w:val="00BC185E"/>
    <w:rsid w:val="00BC39B6"/>
    <w:rsid w:val="00BC5465"/>
    <w:rsid w:val="00BC54DE"/>
    <w:rsid w:val="00BC7364"/>
    <w:rsid w:val="00BD265F"/>
    <w:rsid w:val="00BD26C9"/>
    <w:rsid w:val="00BD2A9A"/>
    <w:rsid w:val="00BD50EC"/>
    <w:rsid w:val="00BD536F"/>
    <w:rsid w:val="00BD5C6D"/>
    <w:rsid w:val="00BD5D8C"/>
    <w:rsid w:val="00BD6CD3"/>
    <w:rsid w:val="00BD75FB"/>
    <w:rsid w:val="00BE1456"/>
    <w:rsid w:val="00BE3C75"/>
    <w:rsid w:val="00BE4F86"/>
    <w:rsid w:val="00BE6AAB"/>
    <w:rsid w:val="00BE7202"/>
    <w:rsid w:val="00BE72A5"/>
    <w:rsid w:val="00BE72B4"/>
    <w:rsid w:val="00BE7A62"/>
    <w:rsid w:val="00BE7E65"/>
    <w:rsid w:val="00BF11E4"/>
    <w:rsid w:val="00BF19A2"/>
    <w:rsid w:val="00BF41DA"/>
    <w:rsid w:val="00BF4717"/>
    <w:rsid w:val="00BF47BA"/>
    <w:rsid w:val="00BF60E1"/>
    <w:rsid w:val="00BF625B"/>
    <w:rsid w:val="00BF762D"/>
    <w:rsid w:val="00BF767B"/>
    <w:rsid w:val="00BF7CBF"/>
    <w:rsid w:val="00BF7FC7"/>
    <w:rsid w:val="00C00BC2"/>
    <w:rsid w:val="00C01F5C"/>
    <w:rsid w:val="00C02B89"/>
    <w:rsid w:val="00C03E1A"/>
    <w:rsid w:val="00C05A3E"/>
    <w:rsid w:val="00C06472"/>
    <w:rsid w:val="00C06980"/>
    <w:rsid w:val="00C079A7"/>
    <w:rsid w:val="00C100DB"/>
    <w:rsid w:val="00C10CF1"/>
    <w:rsid w:val="00C10EB4"/>
    <w:rsid w:val="00C12B84"/>
    <w:rsid w:val="00C1335A"/>
    <w:rsid w:val="00C14813"/>
    <w:rsid w:val="00C1554A"/>
    <w:rsid w:val="00C15C62"/>
    <w:rsid w:val="00C16A03"/>
    <w:rsid w:val="00C17173"/>
    <w:rsid w:val="00C1730B"/>
    <w:rsid w:val="00C20581"/>
    <w:rsid w:val="00C21688"/>
    <w:rsid w:val="00C21C0D"/>
    <w:rsid w:val="00C22F8A"/>
    <w:rsid w:val="00C24C2F"/>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139"/>
    <w:rsid w:val="00C54AE4"/>
    <w:rsid w:val="00C54FF1"/>
    <w:rsid w:val="00C561D3"/>
    <w:rsid w:val="00C56D6C"/>
    <w:rsid w:val="00C57680"/>
    <w:rsid w:val="00C57BB9"/>
    <w:rsid w:val="00C614A1"/>
    <w:rsid w:val="00C62556"/>
    <w:rsid w:val="00C62558"/>
    <w:rsid w:val="00C62C8F"/>
    <w:rsid w:val="00C631A5"/>
    <w:rsid w:val="00C632FC"/>
    <w:rsid w:val="00C66981"/>
    <w:rsid w:val="00C70724"/>
    <w:rsid w:val="00C712BA"/>
    <w:rsid w:val="00C71313"/>
    <w:rsid w:val="00C713EF"/>
    <w:rsid w:val="00C72DB3"/>
    <w:rsid w:val="00C73FFF"/>
    <w:rsid w:val="00C74328"/>
    <w:rsid w:val="00C75879"/>
    <w:rsid w:val="00C75A9A"/>
    <w:rsid w:val="00C7692B"/>
    <w:rsid w:val="00C76962"/>
    <w:rsid w:val="00C7722F"/>
    <w:rsid w:val="00C77CC0"/>
    <w:rsid w:val="00C80F4B"/>
    <w:rsid w:val="00C81902"/>
    <w:rsid w:val="00C82E65"/>
    <w:rsid w:val="00C82F9E"/>
    <w:rsid w:val="00C831CB"/>
    <w:rsid w:val="00C84C82"/>
    <w:rsid w:val="00C85B44"/>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8E1"/>
    <w:rsid w:val="00CB6029"/>
    <w:rsid w:val="00CB70A4"/>
    <w:rsid w:val="00CC21DC"/>
    <w:rsid w:val="00CC3987"/>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4D58"/>
    <w:rsid w:val="00D0518B"/>
    <w:rsid w:val="00D064B2"/>
    <w:rsid w:val="00D069D4"/>
    <w:rsid w:val="00D077D8"/>
    <w:rsid w:val="00D1198D"/>
    <w:rsid w:val="00D13EDB"/>
    <w:rsid w:val="00D14F9B"/>
    <w:rsid w:val="00D15048"/>
    <w:rsid w:val="00D17BB1"/>
    <w:rsid w:val="00D20B9D"/>
    <w:rsid w:val="00D21057"/>
    <w:rsid w:val="00D235F9"/>
    <w:rsid w:val="00D23D45"/>
    <w:rsid w:val="00D24277"/>
    <w:rsid w:val="00D25536"/>
    <w:rsid w:val="00D264C5"/>
    <w:rsid w:val="00D2799D"/>
    <w:rsid w:val="00D313D0"/>
    <w:rsid w:val="00D31763"/>
    <w:rsid w:val="00D31C16"/>
    <w:rsid w:val="00D31FEC"/>
    <w:rsid w:val="00D3203D"/>
    <w:rsid w:val="00D3284E"/>
    <w:rsid w:val="00D32A59"/>
    <w:rsid w:val="00D33D18"/>
    <w:rsid w:val="00D33F32"/>
    <w:rsid w:val="00D34541"/>
    <w:rsid w:val="00D35116"/>
    <w:rsid w:val="00D35859"/>
    <w:rsid w:val="00D35B9A"/>
    <w:rsid w:val="00D40312"/>
    <w:rsid w:val="00D4077F"/>
    <w:rsid w:val="00D40CCB"/>
    <w:rsid w:val="00D41976"/>
    <w:rsid w:val="00D41CEE"/>
    <w:rsid w:val="00D50AB6"/>
    <w:rsid w:val="00D517B1"/>
    <w:rsid w:val="00D533C4"/>
    <w:rsid w:val="00D53455"/>
    <w:rsid w:val="00D5440E"/>
    <w:rsid w:val="00D55087"/>
    <w:rsid w:val="00D572F0"/>
    <w:rsid w:val="00D60172"/>
    <w:rsid w:val="00D60FDD"/>
    <w:rsid w:val="00D6174E"/>
    <w:rsid w:val="00D63ABC"/>
    <w:rsid w:val="00D63EB4"/>
    <w:rsid w:val="00D6706C"/>
    <w:rsid w:val="00D717A0"/>
    <w:rsid w:val="00D72E53"/>
    <w:rsid w:val="00D72E99"/>
    <w:rsid w:val="00D732DD"/>
    <w:rsid w:val="00D742A0"/>
    <w:rsid w:val="00D750E0"/>
    <w:rsid w:val="00D76384"/>
    <w:rsid w:val="00D7682B"/>
    <w:rsid w:val="00D802CB"/>
    <w:rsid w:val="00D80728"/>
    <w:rsid w:val="00D80979"/>
    <w:rsid w:val="00D812FD"/>
    <w:rsid w:val="00D813A2"/>
    <w:rsid w:val="00D83BF4"/>
    <w:rsid w:val="00D8498E"/>
    <w:rsid w:val="00D85450"/>
    <w:rsid w:val="00D868DD"/>
    <w:rsid w:val="00D8719E"/>
    <w:rsid w:val="00D94B9D"/>
    <w:rsid w:val="00D95B2F"/>
    <w:rsid w:val="00D973D7"/>
    <w:rsid w:val="00D976FC"/>
    <w:rsid w:val="00DA071B"/>
    <w:rsid w:val="00DA07ED"/>
    <w:rsid w:val="00DA0A94"/>
    <w:rsid w:val="00DA11F9"/>
    <w:rsid w:val="00DA1F4A"/>
    <w:rsid w:val="00DA209F"/>
    <w:rsid w:val="00DA20D2"/>
    <w:rsid w:val="00DA219B"/>
    <w:rsid w:val="00DA24EA"/>
    <w:rsid w:val="00DA2B3C"/>
    <w:rsid w:val="00DA3D51"/>
    <w:rsid w:val="00DA5F6B"/>
    <w:rsid w:val="00DA6710"/>
    <w:rsid w:val="00DA702A"/>
    <w:rsid w:val="00DA7A81"/>
    <w:rsid w:val="00DB34C0"/>
    <w:rsid w:val="00DB4B4A"/>
    <w:rsid w:val="00DB62D6"/>
    <w:rsid w:val="00DC0776"/>
    <w:rsid w:val="00DC0B21"/>
    <w:rsid w:val="00DC2173"/>
    <w:rsid w:val="00DC21E9"/>
    <w:rsid w:val="00DC2B89"/>
    <w:rsid w:val="00DC387C"/>
    <w:rsid w:val="00DC3C26"/>
    <w:rsid w:val="00DC624A"/>
    <w:rsid w:val="00DC6340"/>
    <w:rsid w:val="00DC7C81"/>
    <w:rsid w:val="00DC7EBD"/>
    <w:rsid w:val="00DD0461"/>
    <w:rsid w:val="00DD0573"/>
    <w:rsid w:val="00DD2A41"/>
    <w:rsid w:val="00DD3020"/>
    <w:rsid w:val="00DD3547"/>
    <w:rsid w:val="00DD38ED"/>
    <w:rsid w:val="00DD4B8C"/>
    <w:rsid w:val="00DD5B01"/>
    <w:rsid w:val="00DD6DC5"/>
    <w:rsid w:val="00DD7E35"/>
    <w:rsid w:val="00DE129B"/>
    <w:rsid w:val="00DE1D56"/>
    <w:rsid w:val="00DE4227"/>
    <w:rsid w:val="00DE4D71"/>
    <w:rsid w:val="00DE532C"/>
    <w:rsid w:val="00DE62C8"/>
    <w:rsid w:val="00DE6C02"/>
    <w:rsid w:val="00DE738B"/>
    <w:rsid w:val="00DF04D0"/>
    <w:rsid w:val="00DF11DD"/>
    <w:rsid w:val="00DF22BC"/>
    <w:rsid w:val="00DF5989"/>
    <w:rsid w:val="00DF6AE3"/>
    <w:rsid w:val="00DF6E1B"/>
    <w:rsid w:val="00DF72A3"/>
    <w:rsid w:val="00DF78D4"/>
    <w:rsid w:val="00DF7C44"/>
    <w:rsid w:val="00E0021F"/>
    <w:rsid w:val="00E0036E"/>
    <w:rsid w:val="00E00AC6"/>
    <w:rsid w:val="00E01FA5"/>
    <w:rsid w:val="00E02E9F"/>
    <w:rsid w:val="00E03BA2"/>
    <w:rsid w:val="00E05952"/>
    <w:rsid w:val="00E06A98"/>
    <w:rsid w:val="00E074B7"/>
    <w:rsid w:val="00E0754D"/>
    <w:rsid w:val="00E07B73"/>
    <w:rsid w:val="00E10340"/>
    <w:rsid w:val="00E10D8D"/>
    <w:rsid w:val="00E11781"/>
    <w:rsid w:val="00E12BAB"/>
    <w:rsid w:val="00E13F64"/>
    <w:rsid w:val="00E14CF3"/>
    <w:rsid w:val="00E157AA"/>
    <w:rsid w:val="00E162F7"/>
    <w:rsid w:val="00E2041E"/>
    <w:rsid w:val="00E204BC"/>
    <w:rsid w:val="00E20A40"/>
    <w:rsid w:val="00E20E65"/>
    <w:rsid w:val="00E211E9"/>
    <w:rsid w:val="00E21356"/>
    <w:rsid w:val="00E2174F"/>
    <w:rsid w:val="00E21822"/>
    <w:rsid w:val="00E221DB"/>
    <w:rsid w:val="00E22F7F"/>
    <w:rsid w:val="00E23240"/>
    <w:rsid w:val="00E23717"/>
    <w:rsid w:val="00E24DB3"/>
    <w:rsid w:val="00E26ED1"/>
    <w:rsid w:val="00E32FA4"/>
    <w:rsid w:val="00E33138"/>
    <w:rsid w:val="00E33585"/>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4EE"/>
    <w:rsid w:val="00E540D7"/>
    <w:rsid w:val="00E5554D"/>
    <w:rsid w:val="00E55E60"/>
    <w:rsid w:val="00E56506"/>
    <w:rsid w:val="00E56B3D"/>
    <w:rsid w:val="00E57D08"/>
    <w:rsid w:val="00E57F36"/>
    <w:rsid w:val="00E60657"/>
    <w:rsid w:val="00E60F43"/>
    <w:rsid w:val="00E63BB5"/>
    <w:rsid w:val="00E63C45"/>
    <w:rsid w:val="00E63FCC"/>
    <w:rsid w:val="00E661CE"/>
    <w:rsid w:val="00E66607"/>
    <w:rsid w:val="00E6683C"/>
    <w:rsid w:val="00E70AD7"/>
    <w:rsid w:val="00E70C05"/>
    <w:rsid w:val="00E71A45"/>
    <w:rsid w:val="00E71F13"/>
    <w:rsid w:val="00E7240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25E4"/>
    <w:rsid w:val="00E938D4"/>
    <w:rsid w:val="00E93A86"/>
    <w:rsid w:val="00E93DAE"/>
    <w:rsid w:val="00E94F6F"/>
    <w:rsid w:val="00E9572F"/>
    <w:rsid w:val="00E964F9"/>
    <w:rsid w:val="00E967A2"/>
    <w:rsid w:val="00E9797B"/>
    <w:rsid w:val="00E97BF9"/>
    <w:rsid w:val="00EA11CF"/>
    <w:rsid w:val="00EA3648"/>
    <w:rsid w:val="00EA4291"/>
    <w:rsid w:val="00EA587F"/>
    <w:rsid w:val="00EA66DB"/>
    <w:rsid w:val="00EB0332"/>
    <w:rsid w:val="00EB0889"/>
    <w:rsid w:val="00EB09D2"/>
    <w:rsid w:val="00EB0ECD"/>
    <w:rsid w:val="00EB30BF"/>
    <w:rsid w:val="00EB3F3F"/>
    <w:rsid w:val="00EB4F09"/>
    <w:rsid w:val="00EB7F95"/>
    <w:rsid w:val="00EC28A0"/>
    <w:rsid w:val="00EC2A35"/>
    <w:rsid w:val="00EC2C95"/>
    <w:rsid w:val="00EC3448"/>
    <w:rsid w:val="00EC3589"/>
    <w:rsid w:val="00EC4996"/>
    <w:rsid w:val="00EC4FA0"/>
    <w:rsid w:val="00EC67F3"/>
    <w:rsid w:val="00EC758F"/>
    <w:rsid w:val="00EC75F1"/>
    <w:rsid w:val="00EC79D1"/>
    <w:rsid w:val="00EC79E8"/>
    <w:rsid w:val="00ED0059"/>
    <w:rsid w:val="00ED13BD"/>
    <w:rsid w:val="00ED195D"/>
    <w:rsid w:val="00ED1D45"/>
    <w:rsid w:val="00ED2337"/>
    <w:rsid w:val="00ED2CBA"/>
    <w:rsid w:val="00ED3208"/>
    <w:rsid w:val="00ED3223"/>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BF8"/>
    <w:rsid w:val="00EF4E93"/>
    <w:rsid w:val="00EF6D39"/>
    <w:rsid w:val="00EF7222"/>
    <w:rsid w:val="00EF7C1E"/>
    <w:rsid w:val="00F0055A"/>
    <w:rsid w:val="00F036E5"/>
    <w:rsid w:val="00F04F6C"/>
    <w:rsid w:val="00F075A6"/>
    <w:rsid w:val="00F07F93"/>
    <w:rsid w:val="00F102C9"/>
    <w:rsid w:val="00F11CF1"/>
    <w:rsid w:val="00F12249"/>
    <w:rsid w:val="00F123A1"/>
    <w:rsid w:val="00F123C3"/>
    <w:rsid w:val="00F13400"/>
    <w:rsid w:val="00F13A0D"/>
    <w:rsid w:val="00F13DC6"/>
    <w:rsid w:val="00F14C86"/>
    <w:rsid w:val="00F14D31"/>
    <w:rsid w:val="00F15A7A"/>
    <w:rsid w:val="00F172E4"/>
    <w:rsid w:val="00F17726"/>
    <w:rsid w:val="00F21782"/>
    <w:rsid w:val="00F22A9F"/>
    <w:rsid w:val="00F22EBB"/>
    <w:rsid w:val="00F2405A"/>
    <w:rsid w:val="00F24268"/>
    <w:rsid w:val="00F248A1"/>
    <w:rsid w:val="00F25B91"/>
    <w:rsid w:val="00F25FA4"/>
    <w:rsid w:val="00F2752D"/>
    <w:rsid w:val="00F30A24"/>
    <w:rsid w:val="00F31534"/>
    <w:rsid w:val="00F321D7"/>
    <w:rsid w:val="00F3319C"/>
    <w:rsid w:val="00F339B8"/>
    <w:rsid w:val="00F33E9E"/>
    <w:rsid w:val="00F341F4"/>
    <w:rsid w:val="00F34F3A"/>
    <w:rsid w:val="00F360F0"/>
    <w:rsid w:val="00F36C58"/>
    <w:rsid w:val="00F370C9"/>
    <w:rsid w:val="00F37B99"/>
    <w:rsid w:val="00F42710"/>
    <w:rsid w:val="00F43774"/>
    <w:rsid w:val="00F443EA"/>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C84"/>
    <w:rsid w:val="00F6442C"/>
    <w:rsid w:val="00F64840"/>
    <w:rsid w:val="00F64E1C"/>
    <w:rsid w:val="00F652CE"/>
    <w:rsid w:val="00F65BAA"/>
    <w:rsid w:val="00F6614E"/>
    <w:rsid w:val="00F66753"/>
    <w:rsid w:val="00F66FB6"/>
    <w:rsid w:val="00F67AE6"/>
    <w:rsid w:val="00F67F19"/>
    <w:rsid w:val="00F7028A"/>
    <w:rsid w:val="00F70674"/>
    <w:rsid w:val="00F71DC1"/>
    <w:rsid w:val="00F71E8A"/>
    <w:rsid w:val="00F722D8"/>
    <w:rsid w:val="00F739EE"/>
    <w:rsid w:val="00F73FBF"/>
    <w:rsid w:val="00F748D2"/>
    <w:rsid w:val="00F7519B"/>
    <w:rsid w:val="00F75890"/>
    <w:rsid w:val="00F76F01"/>
    <w:rsid w:val="00F823AB"/>
    <w:rsid w:val="00F82BEA"/>
    <w:rsid w:val="00F82E1C"/>
    <w:rsid w:val="00F832CC"/>
    <w:rsid w:val="00F83683"/>
    <w:rsid w:val="00F839B2"/>
    <w:rsid w:val="00F83D03"/>
    <w:rsid w:val="00F854DC"/>
    <w:rsid w:val="00F86BD6"/>
    <w:rsid w:val="00F87036"/>
    <w:rsid w:val="00F871C0"/>
    <w:rsid w:val="00F87BF8"/>
    <w:rsid w:val="00F91E09"/>
    <w:rsid w:val="00F93A6C"/>
    <w:rsid w:val="00F941C6"/>
    <w:rsid w:val="00F94635"/>
    <w:rsid w:val="00FA065A"/>
    <w:rsid w:val="00FA06DD"/>
    <w:rsid w:val="00FA0E17"/>
    <w:rsid w:val="00FA11E7"/>
    <w:rsid w:val="00FA4195"/>
    <w:rsid w:val="00FA4A0B"/>
    <w:rsid w:val="00FA63FF"/>
    <w:rsid w:val="00FA64D5"/>
    <w:rsid w:val="00FA7657"/>
    <w:rsid w:val="00FA7A9C"/>
    <w:rsid w:val="00FB0CA7"/>
    <w:rsid w:val="00FB0F71"/>
    <w:rsid w:val="00FB129A"/>
    <w:rsid w:val="00FB250F"/>
    <w:rsid w:val="00FB271E"/>
    <w:rsid w:val="00FB3274"/>
    <w:rsid w:val="00FB436B"/>
    <w:rsid w:val="00FC18D0"/>
    <w:rsid w:val="00FC29BD"/>
    <w:rsid w:val="00FC2BD7"/>
    <w:rsid w:val="00FC3C53"/>
    <w:rsid w:val="00FC4BD6"/>
    <w:rsid w:val="00FC5291"/>
    <w:rsid w:val="00FC68AD"/>
    <w:rsid w:val="00FC7B52"/>
    <w:rsid w:val="00FD0D5E"/>
    <w:rsid w:val="00FD1908"/>
    <w:rsid w:val="00FD19DE"/>
    <w:rsid w:val="00FD20BD"/>
    <w:rsid w:val="00FD25F7"/>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9DD"/>
    <w:pPr>
      <w:jc w:val="left"/>
    </w:pPr>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33"/>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33"/>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0F5C09"/>
    <w:pPr>
      <w:keepNext/>
      <w:keepLines/>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0F5C09"/>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3.xml"/><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121E5D82-F527-42EF-A0CA-E2DE290D8A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75</TotalTime>
  <Pages>100</Pages>
  <Words>19016</Words>
  <Characters>104590</Characters>
  <Application>Microsoft Office Word</Application>
  <DocSecurity>0</DocSecurity>
  <Lines>871</Lines>
  <Paragraphs>24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3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593</cp:revision>
  <cp:lastPrinted>2019-06-02T21:58:00Z</cp:lastPrinted>
  <dcterms:created xsi:type="dcterms:W3CDTF">2019-06-02T21:14:00Z</dcterms:created>
  <dcterms:modified xsi:type="dcterms:W3CDTF">2020-02-28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PPI7or9p"/&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